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FAAD07" w14:textId="0C8737B6" w:rsidR="008C4AF2" w:rsidRDefault="008C4AF2" w:rsidP="00BB3845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C4AF2">
        <w:rPr>
          <w:rFonts w:ascii="Times New Roman" w:hAnsi="Times New Roman" w:cs="Times New Roman"/>
          <w:b/>
          <w:color w:val="auto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8C4AF2">
        <w:rPr>
          <w:rFonts w:ascii="Times New Roman" w:hAnsi="Times New Roman" w:cs="Times New Roman"/>
          <w:b/>
          <w:color w:val="auto"/>
          <w:sz w:val="24"/>
          <w:szCs w:val="24"/>
        </w:rPr>
        <w:t>ppeals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Pr="008C4AF2">
        <w:rPr>
          <w:rFonts w:ascii="Times New Roman" w:hAnsi="Times New Roman" w:cs="Times New Roman"/>
          <w:b/>
          <w:color w:val="auto"/>
          <w:sz w:val="24"/>
          <w:szCs w:val="24"/>
        </w:rPr>
        <w:t>in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Pr="008C4AF2">
        <w:rPr>
          <w:rFonts w:ascii="Times New Roman" w:hAnsi="Times New Roman" w:cs="Times New Roman"/>
          <w:b/>
          <w:color w:val="auto"/>
          <w:sz w:val="24"/>
          <w:szCs w:val="24"/>
        </w:rPr>
        <w:t>UK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b</w:t>
      </w:r>
      <w:r w:rsidRPr="008C4AF2">
        <w:rPr>
          <w:rFonts w:ascii="Times New Roman" w:hAnsi="Times New Roman" w:cs="Times New Roman"/>
          <w:b/>
          <w:color w:val="auto"/>
          <w:sz w:val="24"/>
          <w:szCs w:val="24"/>
        </w:rPr>
        <w:t>usiness-to-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b</w:t>
      </w:r>
      <w:r w:rsidRPr="008C4AF2">
        <w:rPr>
          <w:rFonts w:ascii="Times New Roman" w:hAnsi="Times New Roman" w:cs="Times New Roman"/>
          <w:b/>
          <w:color w:val="auto"/>
          <w:sz w:val="24"/>
          <w:szCs w:val="24"/>
        </w:rPr>
        <w:t>usiness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f</w:t>
      </w:r>
      <w:r w:rsidRPr="008C4AF2">
        <w:rPr>
          <w:rFonts w:ascii="Times New Roman" w:hAnsi="Times New Roman" w:cs="Times New Roman"/>
          <w:b/>
          <w:color w:val="auto"/>
          <w:sz w:val="24"/>
          <w:szCs w:val="24"/>
        </w:rPr>
        <w:t>inancial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  <w:r w:rsidRPr="008C4AF2">
        <w:rPr>
          <w:rFonts w:ascii="Times New Roman" w:hAnsi="Times New Roman" w:cs="Times New Roman"/>
          <w:b/>
          <w:color w:val="auto"/>
          <w:sz w:val="24"/>
          <w:szCs w:val="24"/>
        </w:rPr>
        <w:t>ervices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8C4AF2">
        <w:rPr>
          <w:rFonts w:ascii="Times New Roman" w:hAnsi="Times New Roman" w:cs="Times New Roman"/>
          <w:b/>
          <w:color w:val="auto"/>
          <w:sz w:val="24"/>
          <w:szCs w:val="24"/>
        </w:rPr>
        <w:t>dvertisement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</w:p>
    <w:p w14:paraId="1FA5975D" w14:textId="1A6FBC60" w:rsidR="00BB3845" w:rsidRDefault="00BB3845" w:rsidP="00BB3845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Abstract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</w:p>
    <w:p w14:paraId="1909E276" w14:textId="553F4969" w:rsidR="00A54CDE" w:rsidRPr="00BB3845" w:rsidRDefault="00BB3845" w:rsidP="001434F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434F5">
        <w:rPr>
          <w:rFonts w:ascii="Times New Roman" w:hAnsi="Times New Roman" w:cs="Times New Roman"/>
          <w:b/>
          <w:sz w:val="24"/>
          <w:szCs w:val="24"/>
        </w:rPr>
        <w:t>Purpose</w:t>
      </w:r>
      <w:r w:rsidR="00A54CDE">
        <w:rPr>
          <w:rFonts w:ascii="Times New Roman" w:hAnsi="Times New Roman" w:cs="Times New Roman"/>
          <w:b/>
          <w:sz w:val="24"/>
          <w:szCs w:val="24"/>
        </w:rPr>
        <w:t>:</w:t>
      </w:r>
      <w:r w:rsidR="009038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purpo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th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pap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twofold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naly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u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B2B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bank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dvertisements;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underst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bus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owners’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perception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>
        <w:rPr>
          <w:rFonts w:ascii="Times New Roman" w:hAnsi="Times New Roman" w:cs="Times New Roman"/>
          <w:sz w:val="24"/>
          <w:szCs w:val="24"/>
        </w:rPr>
        <w:t>suc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ppeals.</w:t>
      </w:r>
    </w:p>
    <w:p w14:paraId="6E4DE50E" w14:textId="1877EC3C" w:rsidR="00A54CDE" w:rsidRPr="00BB3845" w:rsidRDefault="00BB3845" w:rsidP="001434F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434F5">
        <w:rPr>
          <w:rFonts w:ascii="Times New Roman" w:hAnsi="Times New Roman" w:cs="Times New Roman"/>
          <w:b/>
          <w:sz w:val="24"/>
          <w:szCs w:val="24"/>
        </w:rPr>
        <w:t>Design/</w:t>
      </w:r>
      <w:r w:rsidRPr="00BB3845">
        <w:rPr>
          <w:rFonts w:ascii="Times New Roman" w:hAnsi="Times New Roman" w:cs="Times New Roman"/>
          <w:b/>
          <w:sz w:val="24"/>
          <w:szCs w:val="24"/>
        </w:rPr>
        <w:t>methodology/approach</w:t>
      </w:r>
      <w:r w:rsidR="00A54CDE">
        <w:rPr>
          <w:rFonts w:ascii="Times New Roman" w:hAnsi="Times New Roman" w:cs="Times New Roman"/>
          <w:b/>
          <w:sz w:val="24"/>
          <w:szCs w:val="24"/>
        </w:rPr>
        <w:t>:</w:t>
      </w:r>
      <w:r w:rsidR="009038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BE6A8D">
        <w:rPr>
          <w:rFonts w:ascii="Times New Roman" w:hAnsi="Times New Roman" w:cs="Times New Roman"/>
          <w:sz w:val="24"/>
          <w:szCs w:val="24"/>
        </w:rPr>
        <w:t>S</w:t>
      </w:r>
      <w:r w:rsidR="00A54CDE" w:rsidRPr="00BB3845">
        <w:rPr>
          <w:rFonts w:ascii="Times New Roman" w:hAnsi="Times New Roman" w:cs="Times New Roman"/>
          <w:sz w:val="24"/>
          <w:szCs w:val="24"/>
        </w:rPr>
        <w:t>tud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834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pri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dvertisemen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collect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from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Britis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newspaper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we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cont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nalyse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BE6A8D">
        <w:rPr>
          <w:rFonts w:ascii="Times New Roman" w:hAnsi="Times New Roman" w:cs="Times New Roman"/>
          <w:sz w:val="24"/>
          <w:szCs w:val="24"/>
        </w:rPr>
        <w:t>S</w:t>
      </w:r>
      <w:r w:rsidR="00A54CDE" w:rsidRPr="00BB3845">
        <w:rPr>
          <w:rFonts w:ascii="Times New Roman" w:hAnsi="Times New Roman" w:cs="Times New Roman"/>
          <w:sz w:val="24"/>
          <w:szCs w:val="24"/>
        </w:rPr>
        <w:t>tud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2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semi-structur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interview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wit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17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bus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owner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operat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bus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curr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ccou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wit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Britis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bank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we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carri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A54CDE" w:rsidRPr="00BB3845">
        <w:rPr>
          <w:rFonts w:ascii="Times New Roman" w:hAnsi="Times New Roman" w:cs="Times New Roman"/>
          <w:sz w:val="24"/>
          <w:szCs w:val="24"/>
        </w:rPr>
        <w:t>out.</w:t>
      </w:r>
    </w:p>
    <w:p w14:paraId="4D933B31" w14:textId="4BAE7C7C" w:rsidR="00BB3845" w:rsidRPr="00BB3845" w:rsidRDefault="00BB3845" w:rsidP="001434F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16D7B">
        <w:rPr>
          <w:rFonts w:ascii="Times New Roman" w:hAnsi="Times New Roman" w:cs="Times New Roman"/>
          <w:b/>
          <w:sz w:val="24"/>
          <w:szCs w:val="24"/>
        </w:rPr>
        <w:t>Findings</w:t>
      </w:r>
      <w:r w:rsidR="009A539A">
        <w:rPr>
          <w:rFonts w:ascii="Times New Roman" w:hAnsi="Times New Roman" w:cs="Times New Roman"/>
          <w:b/>
          <w:sz w:val="24"/>
          <w:szCs w:val="24"/>
        </w:rPr>
        <w:t>:</w:t>
      </w:r>
      <w:r w:rsidR="009038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embedd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B2B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servi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dvertisement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bus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owner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cknowledg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presen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howev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perceiv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congruenc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betwee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ppe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servi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coul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no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b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establish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participan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CD1D39">
        <w:rPr>
          <w:rFonts w:ascii="Times New Roman" w:hAnsi="Times New Roman" w:cs="Times New Roman"/>
          <w:sz w:val="24"/>
          <w:szCs w:val="24"/>
        </w:rPr>
        <w:t>report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largel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utilitaria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need</w:t>
      </w:r>
      <w:r w:rsidR="00616D7B">
        <w:rPr>
          <w:rFonts w:ascii="Times New Roman" w:hAnsi="Times New Roman" w:cs="Times New Roman"/>
          <w:sz w:val="24"/>
          <w:szCs w:val="24"/>
        </w:rPr>
        <w:t>-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benefit-drive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decision</w:t>
      </w:r>
      <w:r w:rsidR="00BE6A8D">
        <w:rPr>
          <w:rFonts w:ascii="Times New Roman" w:hAnsi="Times New Roman" w:cs="Times New Roman"/>
          <w:sz w:val="24"/>
          <w:szCs w:val="24"/>
        </w:rPr>
        <w:t>-</w:t>
      </w:r>
      <w:r w:rsidRPr="00BB3845">
        <w:rPr>
          <w:rFonts w:ascii="Times New Roman" w:hAnsi="Times New Roman" w:cs="Times New Roman"/>
          <w:sz w:val="24"/>
          <w:szCs w:val="24"/>
        </w:rPr>
        <w:t>mak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process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B674EF3" w14:textId="30481926" w:rsidR="009A539A" w:rsidRPr="00BB3845" w:rsidRDefault="00BB3845" w:rsidP="00616D7B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3845">
        <w:rPr>
          <w:rFonts w:ascii="Times New Roman" w:hAnsi="Times New Roman" w:cs="Times New Roman"/>
          <w:b/>
          <w:sz w:val="24"/>
          <w:szCs w:val="24"/>
        </w:rPr>
        <w:t>Research</w:t>
      </w:r>
      <w:r w:rsidR="009038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b/>
          <w:sz w:val="24"/>
          <w:szCs w:val="24"/>
        </w:rPr>
        <w:t>limitations/implications</w:t>
      </w:r>
      <w:r w:rsidR="009A539A">
        <w:rPr>
          <w:rFonts w:ascii="Times New Roman" w:hAnsi="Times New Roman" w:cs="Times New Roman"/>
          <w:b/>
          <w:sz w:val="24"/>
          <w:szCs w:val="24"/>
        </w:rPr>
        <w:t>:</w:t>
      </w:r>
      <w:r w:rsidR="009038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ccuratel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measur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emotion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rous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throug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dvertisemen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consider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limitation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dditi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sampl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participan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consider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f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th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researc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projec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wa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smal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medium</w:t>
      </w:r>
      <w:r w:rsidR="00616D7B">
        <w:rPr>
          <w:rFonts w:ascii="Times New Roman" w:hAnsi="Times New Roman" w:cs="Times New Roman"/>
          <w:sz w:val="24"/>
          <w:szCs w:val="24"/>
        </w:rPr>
        <w:t>-siz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bus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owners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9DC14B7" w14:textId="7FEA6DD8" w:rsidR="009A539A" w:rsidRPr="00BB3845" w:rsidRDefault="00BB3845" w:rsidP="001434F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16D7B">
        <w:rPr>
          <w:rFonts w:ascii="Times New Roman" w:hAnsi="Times New Roman" w:cs="Times New Roman"/>
          <w:b/>
          <w:sz w:val="24"/>
          <w:szCs w:val="24"/>
        </w:rPr>
        <w:t>Practical</w:t>
      </w:r>
      <w:r w:rsidR="009038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b/>
          <w:sz w:val="24"/>
          <w:szCs w:val="24"/>
        </w:rPr>
        <w:t>implications</w:t>
      </w:r>
      <w:r w:rsidR="009A539A">
        <w:rPr>
          <w:rFonts w:ascii="Times New Roman" w:hAnsi="Times New Roman" w:cs="Times New Roman"/>
          <w:b/>
          <w:sz w:val="24"/>
          <w:szCs w:val="24"/>
        </w:rPr>
        <w:t>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E</w:t>
      </w:r>
      <w:r w:rsidR="009A539A" w:rsidRPr="00BB3845">
        <w:rPr>
          <w:rFonts w:ascii="Times New Roman" w:hAnsi="Times New Roman" w:cs="Times New Roman"/>
          <w:sz w:val="24"/>
          <w:szCs w:val="24"/>
        </w:rPr>
        <w:t>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shoul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b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us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conjunc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wit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detail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ra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informa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abou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products</w:t>
      </w:r>
      <w:r w:rsidR="00616D7B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a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a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onl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arou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interest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R</w:t>
      </w:r>
      <w:r w:rsidR="009A539A" w:rsidRPr="00BB3845">
        <w:rPr>
          <w:rFonts w:ascii="Times New Roman" w:hAnsi="Times New Roman" w:cs="Times New Roman"/>
          <w:sz w:val="24"/>
          <w:szCs w:val="24"/>
        </w:rPr>
        <w:t>elationship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consider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cru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capital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emotionally-appeal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dvertisements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Customer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mus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fee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ppreciat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loyalt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>
        <w:rPr>
          <w:rFonts w:ascii="Times New Roman" w:hAnsi="Times New Roman" w:cs="Times New Roman"/>
          <w:sz w:val="24"/>
          <w:szCs w:val="24"/>
        </w:rPr>
        <w:t>shoul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b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rewarde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919BE76" w14:textId="0F4E7B4B" w:rsidR="009A539A" w:rsidRPr="00BB3845" w:rsidRDefault="00BB3845" w:rsidP="001434F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434F5">
        <w:rPr>
          <w:rFonts w:ascii="Times New Roman" w:hAnsi="Times New Roman" w:cs="Times New Roman"/>
          <w:b/>
          <w:sz w:val="24"/>
          <w:szCs w:val="24"/>
        </w:rPr>
        <w:t>Originality/</w:t>
      </w:r>
      <w:r w:rsidRPr="00BB3845">
        <w:rPr>
          <w:rFonts w:ascii="Times New Roman" w:hAnsi="Times New Roman" w:cs="Times New Roman"/>
          <w:b/>
          <w:sz w:val="24"/>
          <w:szCs w:val="24"/>
        </w:rPr>
        <w:t>value</w:t>
      </w:r>
      <w:r w:rsidR="009A539A">
        <w:rPr>
          <w:rFonts w:ascii="Times New Roman" w:hAnsi="Times New Roman" w:cs="Times New Roman"/>
          <w:b/>
          <w:sz w:val="24"/>
          <w:szCs w:val="24"/>
        </w:rPr>
        <w:t>:</w:t>
      </w:r>
      <w:r w:rsidR="009038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pap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respond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numerou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cal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f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mo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researc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in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rol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influen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relationship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B2B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contex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behaviou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bus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BB3845">
        <w:rPr>
          <w:rFonts w:ascii="Times New Roman" w:hAnsi="Times New Roman" w:cs="Times New Roman"/>
          <w:sz w:val="24"/>
          <w:szCs w:val="24"/>
        </w:rPr>
        <w:t>customers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7CE1866" w14:textId="65BAD200" w:rsidR="00BB3845" w:rsidRPr="00BB3845" w:rsidRDefault="00BB3845" w:rsidP="001434F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434F5">
        <w:rPr>
          <w:rFonts w:ascii="Times New Roman" w:hAnsi="Times New Roman" w:cs="Times New Roman"/>
          <w:b/>
          <w:sz w:val="24"/>
          <w:szCs w:val="24"/>
        </w:rPr>
        <w:t>Keywords</w:t>
      </w:r>
      <w:r>
        <w:rPr>
          <w:rFonts w:ascii="Times New Roman" w:hAnsi="Times New Roman" w:cs="Times New Roman"/>
          <w:b/>
          <w:sz w:val="24"/>
          <w:szCs w:val="24"/>
        </w:rPr>
        <w:t>:</w:t>
      </w:r>
      <w:r w:rsidR="009038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ppeal</w:t>
      </w:r>
      <w:r w:rsidR="003E2BBA">
        <w:rPr>
          <w:rFonts w:ascii="Times New Roman" w:hAnsi="Times New Roman" w:cs="Times New Roman"/>
          <w:sz w:val="24"/>
          <w:szCs w:val="24"/>
        </w:rPr>
        <w:t>s</w:t>
      </w:r>
      <w:r w:rsidRPr="00BB3845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B2B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Service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Bank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BB3845">
        <w:rPr>
          <w:rFonts w:ascii="Times New Roman" w:hAnsi="Times New Roman" w:cs="Times New Roman"/>
          <w:sz w:val="24"/>
          <w:szCs w:val="24"/>
        </w:rPr>
        <w:t>Advertising</w:t>
      </w:r>
    </w:p>
    <w:p w14:paraId="2DFC81B5" w14:textId="53958BF4" w:rsidR="00BD57B2" w:rsidRPr="001A41D7" w:rsidRDefault="0099275F" w:rsidP="0099275F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1.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BD57B2" w:rsidRPr="001A41D7">
        <w:rPr>
          <w:rFonts w:ascii="Times New Roman" w:hAnsi="Times New Roman" w:cs="Times New Roman"/>
          <w:b/>
          <w:color w:val="auto"/>
          <w:sz w:val="24"/>
          <w:szCs w:val="24"/>
        </w:rPr>
        <w:t>Introduction</w:t>
      </w:r>
    </w:p>
    <w:p w14:paraId="28ED2722" w14:textId="10248FE0" w:rsidR="00026315" w:rsidRPr="00641BBE" w:rsidRDefault="0077035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Purcha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usiness-to-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B2B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on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ou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ri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a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rocess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owev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search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al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grea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cknowledg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10620"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</w:t>
      </w: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flu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ehavi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Lyn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Chernatony</w:t>
      </w:r>
      <w:proofErr w:type="spellEnd"/>
      <w:r w:rsidR="00BD57B2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2004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xampl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search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phas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mport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ommunication</w:t>
      </w: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Lyn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Chernatony</w:t>
      </w:r>
      <w:proofErr w:type="spellEnd"/>
      <w:r w:rsidR="00BD57B2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2007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ncount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ehavi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dividu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rganisa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ecision-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uni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Anders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Kuma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2006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k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hanne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ommun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ran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arkets</w:t>
      </w:r>
      <w:r w:rsidR="00310620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eal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l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id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search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2C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xts</w:t>
      </w:r>
      <w:r w:rsidR="00310620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a</w:t>
      </w: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dres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on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erv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arke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search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rgu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ee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mport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re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ffe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arg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onsumer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sychological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ocial</w:t>
      </w:r>
      <w:r w:rsidR="00026315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ymbolic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nee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–</w:t>
      </w:r>
      <w:r w:rsidR="00565F72" w:rsidRPr="00641BBE">
        <w:rPr>
          <w:rFonts w:ascii="Times New Roman" w:hAnsi="Times New Roman" w:cs="Times New Roman"/>
          <w:sz w:val="24"/>
          <w:szCs w:val="24"/>
        </w:rPr>
        <w:t>focu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5F72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5F72" w:rsidRPr="00641BBE">
        <w:rPr>
          <w:rFonts w:ascii="Times New Roman" w:hAnsi="Times New Roman" w:cs="Times New Roman"/>
          <w:sz w:val="24"/>
          <w:szCs w:val="24"/>
        </w:rPr>
        <w:t>promp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s</w:t>
      </w:r>
      <w:r w:rsidR="00026315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ring</w:t>
      </w:r>
      <w:r w:rsidR="00565F72" w:rsidRPr="00641BBE">
        <w:rPr>
          <w:rFonts w:ascii="Times New Roman" w:hAnsi="Times New Roman" w:cs="Times New Roman"/>
          <w:sz w:val="24"/>
          <w:szCs w:val="24"/>
        </w:rPr>
        <w:t>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ffec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echanis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otiv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urcha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roduc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Bülbül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Menon</w:t>
      </w:r>
      <w:proofErr w:type="spellEnd"/>
      <w:r w:rsidR="00BD57B2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2010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1750EF" w14:textId="256A6832" w:rsidR="00026315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Despi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ffective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E5600A" w:rsidRPr="00641BBE">
        <w:rPr>
          <w:rFonts w:ascii="Times New Roman" w:hAnsi="Times New Roman" w:cs="Times New Roman"/>
          <w:sz w:val="24"/>
          <w:szCs w:val="24"/>
        </w:rPr>
        <w:t>s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ens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itabil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speci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x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y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ch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Zhang</w:t>
      </w:r>
      <w:r w:rsidR="00BE6A8D">
        <w:rPr>
          <w:rFonts w:ascii="Times New Roman" w:hAnsi="Times New Roman" w:cs="Times New Roman"/>
          <w:sz w:val="24"/>
          <w:szCs w:val="24"/>
        </w:rPr>
        <w:t xml:space="preserve"> </w:t>
      </w:r>
      <w:r w:rsidR="00BE6A8D">
        <w:rPr>
          <w:rFonts w:ascii="Times New Roman" w:hAnsi="Times New Roman" w:cs="Times New Roman"/>
          <w:i/>
          <w:sz w:val="24"/>
          <w:szCs w:val="24"/>
        </w:rPr>
        <w:t>et al</w:t>
      </w:r>
      <w:r w:rsidR="00BE6A8D">
        <w:rPr>
          <w:rFonts w:ascii="Times New Roman" w:hAnsi="Times New Roman" w:cs="Times New Roman"/>
          <w:sz w:val="24"/>
          <w:szCs w:val="24"/>
        </w:rPr>
        <w:t>.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4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o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itabil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E6A8D">
        <w:rPr>
          <w:rFonts w:ascii="Times New Roman" w:hAnsi="Times New Roman" w:cs="Times New Roman"/>
          <w:sz w:val="24"/>
          <w:szCs w:val="24"/>
        </w:rPr>
        <w:t>for</w:t>
      </w:r>
      <w:r w:rsidR="00BE6A8D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erta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Matthes</w:t>
      </w:r>
      <w:proofErr w:type="spellEnd"/>
      <w:r w:rsidR="00BE6A8D">
        <w:rPr>
          <w:rFonts w:ascii="Times New Roman" w:hAnsi="Times New Roman" w:cs="Times New Roman"/>
          <w:sz w:val="24"/>
          <w:szCs w:val="24"/>
        </w:rPr>
        <w:t xml:space="preserve"> </w:t>
      </w:r>
      <w:r w:rsidR="00BE6A8D">
        <w:rPr>
          <w:rFonts w:ascii="Times New Roman" w:hAnsi="Times New Roman" w:cs="Times New Roman"/>
          <w:i/>
          <w:sz w:val="24"/>
          <w:szCs w:val="24"/>
        </w:rPr>
        <w:t>et al</w:t>
      </w:r>
      <w:r w:rsidR="00BE6A8D">
        <w:rPr>
          <w:rFonts w:ascii="Times New Roman" w:hAnsi="Times New Roman" w:cs="Times New Roman"/>
          <w:sz w:val="24"/>
          <w:szCs w:val="24"/>
        </w:rPr>
        <w:t>.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4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Akbari</w:t>
      </w:r>
      <w:proofErr w:type="spellEnd"/>
      <w:r w:rsidR="00BE6A8D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5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Bo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practition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026315" w:rsidRPr="00641BBE">
        <w:rPr>
          <w:rFonts w:ascii="Times New Roman" w:hAnsi="Times New Roman" w:cs="Times New Roman"/>
          <w:sz w:val="24"/>
          <w:szCs w:val="24"/>
        </w:rPr>
        <w:t>Mowat</w:t>
      </w:r>
      <w:proofErr w:type="spellEnd"/>
      <w:r w:rsidR="00026315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2014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academic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a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cal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ro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pl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encount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(Lyn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6315" w:rsidRPr="00641BBE">
        <w:rPr>
          <w:rFonts w:ascii="Times New Roman" w:hAnsi="Times New Roman" w:cs="Times New Roman"/>
          <w:sz w:val="24"/>
          <w:szCs w:val="24"/>
        </w:rPr>
        <w:t>Chernatony</w:t>
      </w:r>
      <w:proofErr w:type="spellEnd"/>
      <w:r w:rsidR="00026315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2007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Furthermo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e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c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su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arge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</w:t>
      </w:r>
      <w:r w:rsidR="0093768A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3768A" w:rsidRPr="00641BBE">
        <w:rPr>
          <w:rFonts w:ascii="Times New Roman" w:hAnsi="Times New Roman" w:cs="Times New Roman"/>
          <w:sz w:val="24"/>
          <w:szCs w:val="24"/>
        </w:rPr>
        <w:t>T</w:t>
      </w:r>
      <w:r w:rsidRPr="00641BBE">
        <w:rPr>
          <w:rFonts w:ascii="Times New Roman" w:hAnsi="Times New Roman" w:cs="Times New Roman"/>
          <w:sz w:val="24"/>
          <w:szCs w:val="24"/>
        </w:rPr>
        <w:t>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l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rry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3768A"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w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quenti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o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E6A8D">
        <w:rPr>
          <w:rFonts w:ascii="Times New Roman" w:hAnsi="Times New Roman" w:cs="Times New Roman"/>
          <w:sz w:val="24"/>
          <w:szCs w:val="24"/>
        </w:rPr>
        <w:t>develop</w:t>
      </w:r>
      <w:r w:rsidR="00BE6A8D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e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600A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600A"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600A" w:rsidRPr="00641BBE">
        <w:rPr>
          <w:rFonts w:ascii="Times New Roman" w:hAnsi="Times New Roman" w:cs="Times New Roman"/>
          <w:sz w:val="24"/>
          <w:szCs w:val="24"/>
        </w:rPr>
        <w:t>appeals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72C39F" w14:textId="4165DD8A" w:rsidR="00BD57B2" w:rsidRPr="00641BBE" w:rsidRDefault="00E04A3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lastRenderedPageBreak/>
        <w:t>E</w:t>
      </w:r>
      <w:r w:rsidR="00BD57B2" w:rsidRPr="00641BBE">
        <w:rPr>
          <w:rFonts w:ascii="Times New Roman" w:hAnsi="Times New Roman" w:cs="Times New Roman"/>
          <w:sz w:val="24"/>
          <w:szCs w:val="24"/>
        </w:rPr>
        <w:t>xt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oc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ain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Pelsmacker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Geuens</w:t>
      </w:r>
      <w:proofErr w:type="spellEnd"/>
      <w:r w:rsidR="00BD57B2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1997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Janssens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Pelsmacker</w:t>
      </w:r>
      <w:proofErr w:type="spellEnd"/>
      <w:r w:rsidR="00BD57B2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2005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ffe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A14A6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3DFB" w:rsidRPr="00641BBE">
        <w:rPr>
          <w:rFonts w:ascii="Times New Roman" w:hAnsi="Times New Roman" w:cs="Times New Roman"/>
          <w:sz w:val="24"/>
          <w:szCs w:val="24"/>
        </w:rPr>
        <w:t>B2C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on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Bülbül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Menon</w:t>
      </w:r>
      <w:proofErr w:type="spellEnd"/>
      <w:r w:rsidR="00BD57B2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2010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o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arri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1996</w:t>
      </w:r>
      <w:r w:rsidR="007A269C" w:rsidRPr="00641BBE">
        <w:rPr>
          <w:rFonts w:ascii="Times New Roman" w:hAnsi="Times New Roman" w:cs="Times New Roman"/>
          <w:sz w:val="24"/>
          <w:szCs w:val="24"/>
        </w:rPr>
        <w:t>)</w:t>
      </w:r>
      <w:r w:rsidR="00BD57B2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3DFB" w:rsidRPr="00641BBE">
        <w:rPr>
          <w:rFonts w:ascii="Times New Roman" w:hAnsi="Times New Roman" w:cs="Times New Roman"/>
          <w:sz w:val="24"/>
          <w:szCs w:val="24"/>
        </w:rPr>
        <w:t>T</w:t>
      </w:r>
      <w:r w:rsidR="00BD57B2" w:rsidRPr="00641BBE">
        <w:rPr>
          <w:rFonts w:ascii="Times New Roman" w:hAnsi="Times New Roman" w:cs="Times New Roman"/>
          <w:sz w:val="24"/>
          <w:szCs w:val="24"/>
        </w:rPr>
        <w:t>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3DFB" w:rsidRPr="00641BBE">
        <w:rPr>
          <w:rFonts w:ascii="Times New Roman" w:hAnsi="Times New Roman" w:cs="Times New Roman"/>
          <w:sz w:val="24"/>
          <w:szCs w:val="24"/>
        </w:rPr>
        <w:t>aim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A14A6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olistic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roach</w:t>
      </w:r>
      <w:r w:rsidR="00BE6A8D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d</w:t>
      </w:r>
      <w:r w:rsidR="008B3125" w:rsidRPr="00641BBE">
        <w:rPr>
          <w:rFonts w:ascii="Times New Roman" w:hAnsi="Times New Roman" w:cs="Times New Roman"/>
          <w:sz w:val="24"/>
          <w:szCs w:val="24"/>
        </w:rPr>
        <w:t>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xis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knowled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ffective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previous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negle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(especi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6315" w:rsidRPr="00641BBE">
        <w:rPr>
          <w:rFonts w:ascii="Times New Roman" w:hAnsi="Times New Roman" w:cs="Times New Roman"/>
          <w:sz w:val="24"/>
          <w:szCs w:val="24"/>
        </w:rPr>
        <w:t>UK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on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Ballantyne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itke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2007)</w:t>
      </w:r>
      <w:r w:rsidR="008B3125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B3125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B3125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3DFB"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3DFB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rgu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ac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ve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mport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a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ecision-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roc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mong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usiness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BD57B2" w:rsidRPr="00641BBE">
        <w:rPr>
          <w:rFonts w:ascii="Times New Roman" w:hAnsi="Times New Roman" w:cs="Times New Roman"/>
          <w:sz w:val="24"/>
          <w:szCs w:val="24"/>
        </w:rPr>
        <w:t>Culkin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mith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2000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E6A8D">
        <w:rPr>
          <w:rFonts w:ascii="Times New Roman" w:hAnsi="Times New Roman" w:cs="Times New Roman"/>
          <w:sz w:val="24"/>
          <w:szCs w:val="24"/>
        </w:rPr>
        <w:t>S</w:t>
      </w:r>
      <w:r w:rsidR="008E2AEA" w:rsidRPr="00641BBE">
        <w:rPr>
          <w:rFonts w:ascii="Times New Roman" w:hAnsi="Times New Roman" w:cs="Times New Roman"/>
          <w:sz w:val="24"/>
          <w:szCs w:val="24"/>
        </w:rPr>
        <w:t>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1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performed</w:t>
      </w:r>
      <w:r w:rsidR="00BE6A8D">
        <w:rPr>
          <w:rFonts w:ascii="Times New Roman" w:hAnsi="Times New Roman" w:cs="Times New Roman"/>
          <w:sz w:val="24"/>
          <w:szCs w:val="24"/>
        </w:rPr>
        <w:t xml:space="preserve"> on newspaper 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identif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U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E6A8D">
        <w:rPr>
          <w:rFonts w:ascii="Times New Roman" w:hAnsi="Times New Roman" w:cs="Times New Roman"/>
          <w:sz w:val="24"/>
          <w:szCs w:val="24"/>
        </w:rPr>
        <w:t xml:space="preserve">this </w:t>
      </w:r>
      <w:r w:rsidR="008E2AEA" w:rsidRPr="00641BBE">
        <w:rPr>
          <w:rFonts w:ascii="Times New Roman" w:hAnsi="Times New Roman" w:cs="Times New Roman"/>
          <w:sz w:val="24"/>
          <w:szCs w:val="24"/>
        </w:rPr>
        <w:t>constitu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quantit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st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research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Nex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2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semi-struc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interviews</w:t>
      </w:r>
      <w:r w:rsidR="00031872">
        <w:rPr>
          <w:rFonts w:ascii="Times New Roman" w:hAnsi="Times New Roman" w:cs="Times New Roman"/>
          <w:sz w:val="24"/>
          <w:szCs w:val="24"/>
        </w:rPr>
        <w:t xml:space="preserve"> with business own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perfor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elic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consu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perce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produ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qualit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stran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Cres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(2009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suggeste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research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dec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im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pac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carry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diffe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studi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Sequent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im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dee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ppropri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projec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stran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carr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tw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diffe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clear-c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E2AEA" w:rsidRPr="00641BBE">
        <w:rPr>
          <w:rFonts w:ascii="Times New Roman" w:hAnsi="Times New Roman" w:cs="Times New Roman"/>
          <w:sz w:val="24"/>
          <w:szCs w:val="24"/>
        </w:rPr>
        <w:t>phases.</w:t>
      </w:r>
    </w:p>
    <w:p w14:paraId="75C78379" w14:textId="01AF615D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bsequ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c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oretic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1BBE">
        <w:rPr>
          <w:rFonts w:ascii="Times New Roman" w:hAnsi="Times New Roman" w:cs="Times New Roman"/>
          <w:sz w:val="24"/>
          <w:szCs w:val="24"/>
        </w:rPr>
        <w:t>background,</w:t>
      </w:r>
      <w:proofErr w:type="gram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706DF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E6A8D">
        <w:rPr>
          <w:rFonts w:ascii="Times New Roman" w:hAnsi="Times New Roman" w:cs="Times New Roman"/>
          <w:sz w:val="24"/>
          <w:szCs w:val="24"/>
        </w:rPr>
        <w:t xml:space="preserve">the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sig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a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i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llow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scus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id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a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tw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clus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ligh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lication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mit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.</w:t>
      </w:r>
    </w:p>
    <w:p w14:paraId="17272781" w14:textId="1ADCE7E9" w:rsidR="00BD57B2" w:rsidRPr="007B0AA9" w:rsidRDefault="0099275F" w:rsidP="009B2CC5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2.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BD57B2" w:rsidRPr="007B0AA9">
        <w:rPr>
          <w:rFonts w:ascii="Times New Roman" w:hAnsi="Times New Roman" w:cs="Times New Roman"/>
          <w:b/>
          <w:color w:val="auto"/>
          <w:sz w:val="24"/>
          <w:szCs w:val="24"/>
        </w:rPr>
        <w:t>Literature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7B0AA9" w:rsidRPr="007B0AA9">
        <w:rPr>
          <w:rFonts w:ascii="Times New Roman" w:hAnsi="Times New Roman" w:cs="Times New Roman"/>
          <w:b/>
          <w:color w:val="auto"/>
          <w:sz w:val="24"/>
          <w:szCs w:val="24"/>
        </w:rPr>
        <w:t>r</w:t>
      </w:r>
      <w:r w:rsidR="00BD57B2" w:rsidRPr="007B0AA9">
        <w:rPr>
          <w:rFonts w:ascii="Times New Roman" w:hAnsi="Times New Roman" w:cs="Times New Roman"/>
          <w:b/>
          <w:color w:val="auto"/>
          <w:sz w:val="24"/>
          <w:szCs w:val="24"/>
        </w:rPr>
        <w:t>eview</w:t>
      </w:r>
    </w:p>
    <w:p w14:paraId="54234F70" w14:textId="0B10AB65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K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yste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rg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2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rou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a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ation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ar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f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ld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tiv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rr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K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5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posit-t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eig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ch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0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eig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bsidiar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5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untr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Treanor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4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ct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min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e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r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lu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loy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roup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rclay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oy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cotland</w:t>
      </w:r>
      <w:r w:rsidR="00494BC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SBC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fer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07C3A" w:rsidRPr="00641BBE">
        <w:rPr>
          <w:rFonts w:ascii="Times New Roman" w:hAnsi="Times New Roman" w:cs="Times New Roman"/>
          <w:sz w:val="24"/>
          <w:szCs w:val="24"/>
        </w:rPr>
        <w:t>‘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i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ur</w:t>
      </w:r>
      <w:r w:rsidR="00207C3A" w:rsidRPr="00641BBE">
        <w:rPr>
          <w:rFonts w:ascii="Times New Roman" w:hAnsi="Times New Roman" w:cs="Times New Roman"/>
          <w:sz w:val="24"/>
          <w:szCs w:val="24"/>
        </w:rPr>
        <w:t>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Mogaji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6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75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percent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a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centr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i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08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OF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3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ve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mall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tro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rg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ne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sco</w:t>
      </w:r>
      <w:r w:rsidR="00F32718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&amp;S.</w:t>
      </w:r>
    </w:p>
    <w:p w14:paraId="69AB68C8" w14:textId="7BF0C67B" w:rsidR="007A269C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Despi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ort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a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lob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conom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carce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re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e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Czarneck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an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3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teratu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ampl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Jon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Smythe’s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3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Huhmann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hattacharyya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5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utu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031872">
        <w:rPr>
          <w:rFonts w:ascii="Times New Roman" w:hAnsi="Times New Roman" w:cs="Times New Roman"/>
          <w:i/>
          <w:sz w:val="24"/>
          <w:szCs w:val="24"/>
        </w:rPr>
        <w:t>et</w:t>
      </w:r>
      <w:r w:rsidR="0090380A" w:rsidRPr="00031872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031872">
        <w:rPr>
          <w:rFonts w:ascii="Times New Roman" w:hAnsi="Times New Roman" w:cs="Times New Roman"/>
          <w:i/>
          <w:sz w:val="24"/>
          <w:szCs w:val="24"/>
        </w:rPr>
        <w:t>al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11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s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tir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Johns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ters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14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o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rm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ust-buil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94BC9">
        <w:rPr>
          <w:rFonts w:ascii="Times New Roman" w:hAnsi="Times New Roman" w:cs="Times New Roman"/>
          <w:sz w:val="24"/>
          <w:szCs w:val="24"/>
        </w:rPr>
        <w:t xml:space="preserve">2008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isi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DFAC7A" w14:textId="5EFB443C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o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</w:t>
      </w:r>
      <w:r w:rsidR="00BE6A8D">
        <w:rPr>
          <w:rFonts w:ascii="Times New Roman" w:hAnsi="Times New Roman" w:cs="Times New Roman"/>
          <w:sz w:val="24"/>
          <w:szCs w:val="24"/>
        </w:rPr>
        <w:t>-</w:t>
      </w:r>
      <w:r w:rsidRPr="00641BBE">
        <w:rPr>
          <w:rFonts w:ascii="Times New Roman" w:hAnsi="Times New Roman" w:cs="Times New Roman"/>
          <w:sz w:val="24"/>
          <w:szCs w:val="24"/>
        </w:rPr>
        <w:t>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rris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3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v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volv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r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pen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lex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amiliar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m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lex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tgag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qui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v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volv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m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noProof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a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494BC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y</w:t>
      </w:r>
      <w:r w:rsidR="00494BC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e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v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a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lex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refo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ort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ev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y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i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fid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u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r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.</w:t>
      </w:r>
    </w:p>
    <w:p w14:paraId="72E8ACC5" w14:textId="2ACC1B8B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lu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Albers-Mill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affor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99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orpor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m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ra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view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94BC9">
        <w:rPr>
          <w:rFonts w:ascii="Times New Roman" w:hAnsi="Times New Roman" w:cs="Times New Roman"/>
          <w:sz w:val="24"/>
          <w:szCs w:val="24"/>
        </w:rPr>
        <w:t xml:space="preserve">to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ew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ou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rac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/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luenc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l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w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du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Kinnear</w:t>
      </w:r>
      <w:r w:rsidR="00494BC9">
        <w:rPr>
          <w:rFonts w:ascii="Times New Roman" w:hAnsi="Times New Roman" w:cs="Times New Roman"/>
          <w:sz w:val="24"/>
          <w:szCs w:val="24"/>
        </w:rPr>
        <w:t xml:space="preserve"> </w:t>
      </w:r>
      <w:r w:rsidR="00494BC9">
        <w:rPr>
          <w:rFonts w:ascii="Times New Roman" w:hAnsi="Times New Roman" w:cs="Times New Roman"/>
          <w:i/>
          <w:sz w:val="24"/>
          <w:szCs w:val="24"/>
        </w:rPr>
        <w:t>et al</w:t>
      </w:r>
      <w:r w:rsidR="00494BC9">
        <w:rPr>
          <w:rFonts w:ascii="Times New Roman" w:hAnsi="Times New Roman" w:cs="Times New Roman"/>
          <w:sz w:val="24"/>
          <w:szCs w:val="24"/>
        </w:rPr>
        <w:t>.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95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ea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4D2593">
        <w:rPr>
          <w:rFonts w:ascii="Times New Roman" w:hAnsi="Times New Roman" w:cs="Times New Roman"/>
          <w:i/>
          <w:sz w:val="24"/>
          <w:szCs w:val="24"/>
        </w:rPr>
        <w:t>et</w:t>
      </w:r>
      <w:r w:rsidR="0090380A" w:rsidRPr="004D259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4D2593">
        <w:rPr>
          <w:rFonts w:ascii="Times New Roman" w:hAnsi="Times New Roman" w:cs="Times New Roman"/>
          <w:i/>
          <w:sz w:val="24"/>
          <w:szCs w:val="24"/>
        </w:rPr>
        <w:t>al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9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.</w:t>
      </w:r>
      <w:r w:rsidR="00494BC9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scrib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anyth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p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imul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l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ewer”.</w:t>
      </w:r>
    </w:p>
    <w:p w14:paraId="6338E37F" w14:textId="36441789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on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lassif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tional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Putte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9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termin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gr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tional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resse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ea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4D2593">
        <w:rPr>
          <w:rFonts w:ascii="Times New Roman" w:hAnsi="Times New Roman" w:cs="Times New Roman"/>
          <w:i/>
          <w:sz w:val="24"/>
          <w:szCs w:val="24"/>
        </w:rPr>
        <w:t>et</w:t>
      </w:r>
      <w:r w:rsidR="0090380A" w:rsidRPr="004D259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4D2593">
        <w:rPr>
          <w:rFonts w:ascii="Times New Roman" w:hAnsi="Times New Roman" w:cs="Times New Roman"/>
          <w:i/>
          <w:sz w:val="24"/>
          <w:szCs w:val="24"/>
        </w:rPr>
        <w:t>al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9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scus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nefi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-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il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ionship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speci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o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ploy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ccessfu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tionally-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ener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avouritism.</w:t>
      </w:r>
    </w:p>
    <w:p w14:paraId="77C42597" w14:textId="64F9D23F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8361F"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dividu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i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ter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imulu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dividu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ffe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s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ra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ew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Mogaji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6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o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l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ffe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s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ok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ffe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itud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war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F32718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urcha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Batra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86</w:t>
      </w:r>
      <w:r w:rsidR="007A269C" w:rsidRPr="00641BBE">
        <w:rPr>
          <w:rFonts w:ascii="Times New Roman" w:hAnsi="Times New Roman" w:cs="Times New Roman"/>
          <w:sz w:val="24"/>
          <w:szCs w:val="24"/>
        </w:rPr>
        <w:t>)</w:t>
      </w:r>
      <w:r w:rsidR="00D97116">
        <w:rPr>
          <w:rFonts w:ascii="Times New Roman" w:hAnsi="Times New Roman" w:cs="Times New Roman"/>
          <w:sz w:val="24"/>
          <w:szCs w:val="24"/>
        </w:rPr>
        <w:t>. D</w:t>
      </w:r>
      <w:r w:rsidRPr="00641BBE">
        <w:rPr>
          <w:rFonts w:ascii="Times New Roman" w:hAnsi="Times New Roman" w:cs="Times New Roman"/>
          <w:sz w:val="24"/>
          <w:szCs w:val="24"/>
        </w:rPr>
        <w:t>eci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orpor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rateg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D97116">
        <w:rPr>
          <w:rFonts w:ascii="Times New Roman" w:hAnsi="Times New Roman" w:cs="Times New Roman"/>
          <w:sz w:val="24"/>
          <w:szCs w:val="24"/>
        </w:rPr>
        <w:t>c</w:t>
      </w:r>
      <w:r w:rsidRPr="00641BBE">
        <w:rPr>
          <w:rFonts w:ascii="Times New Roman" w:hAnsi="Times New Roman" w:cs="Times New Roman"/>
          <w:sz w:val="24"/>
          <w:szCs w:val="24"/>
        </w:rPr>
        <w:t>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reat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h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noProof/>
          <w:sz w:val="24"/>
          <w:szCs w:val="24"/>
        </w:rPr>
        <w:t>i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ffectiveness</w:t>
      </w:r>
      <w:r w:rsidR="00D9711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D97116" w:rsidRPr="00641BBE">
        <w:rPr>
          <w:rFonts w:ascii="Times New Roman" w:hAnsi="Times New Roman" w:cs="Times New Roman"/>
          <w:sz w:val="24"/>
          <w:szCs w:val="24"/>
        </w:rPr>
        <w:t>Zeitlin</w:t>
      </w:r>
      <w:proofErr w:type="spellEnd"/>
      <w:r w:rsidR="00D97116" w:rsidRPr="00641BBE">
        <w:rPr>
          <w:rFonts w:ascii="Times New Roman" w:hAnsi="Times New Roman" w:cs="Times New Roman"/>
          <w:sz w:val="24"/>
          <w:szCs w:val="24"/>
        </w:rPr>
        <w:t xml:space="preserve"> and Westwood</w:t>
      </w:r>
      <w:r w:rsidR="00D97116">
        <w:rPr>
          <w:rFonts w:ascii="Times New Roman" w:hAnsi="Times New Roman" w:cs="Times New Roman"/>
          <w:sz w:val="24"/>
          <w:szCs w:val="24"/>
        </w:rPr>
        <w:t xml:space="preserve">, </w:t>
      </w:r>
      <w:r w:rsidR="00D97116" w:rsidRPr="00641BBE">
        <w:rPr>
          <w:rFonts w:ascii="Times New Roman" w:hAnsi="Times New Roman" w:cs="Times New Roman"/>
          <w:sz w:val="24"/>
          <w:szCs w:val="24"/>
        </w:rPr>
        <w:t>1986)</w:t>
      </w:r>
      <w:r w:rsidR="00D97116">
        <w:rPr>
          <w:rFonts w:ascii="Times New Roman" w:hAnsi="Times New Roman" w:cs="Times New Roman"/>
          <w:sz w:val="24"/>
          <w:szCs w:val="24"/>
        </w:rPr>
        <w:t>.</w:t>
      </w:r>
    </w:p>
    <w:p w14:paraId="3AE3046C" w14:textId="5F039805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Selec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ropri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di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ann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cern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amp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oiceov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pokespers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it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V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r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advertisement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i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lev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loss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gazin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re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gle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rm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</w:t>
      </w:r>
      <w:r w:rsidR="006713AB">
        <w:rPr>
          <w:rFonts w:ascii="Times New Roman" w:hAnsi="Times New Roman" w:cs="Times New Roman"/>
          <w:sz w:val="24"/>
          <w:szCs w:val="24"/>
        </w:rPr>
        <w:t>nic</w:t>
      </w:r>
      <w:r w:rsidRPr="00641BBE">
        <w:rPr>
          <w:rFonts w:ascii="Times New Roman" w:hAnsi="Times New Roman" w:cs="Times New Roman"/>
          <w:sz w:val="24"/>
          <w:szCs w:val="24"/>
        </w:rPr>
        <w:t>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ligh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a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i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ll.</w:t>
      </w:r>
    </w:p>
    <w:p w14:paraId="322D72BC" w14:textId="36E4BD16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min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di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ur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reat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ribu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velop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di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Das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Belgaonkar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2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l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ershi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d</w:t>
      </w:r>
      <w:r w:rsidR="000E13A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E13A9">
        <w:rPr>
          <w:rFonts w:ascii="Times New Roman" w:hAnsi="Times New Roman" w:cs="Times New Roman"/>
          <w:sz w:val="24"/>
          <w:szCs w:val="24"/>
        </w:rPr>
        <w:t>Ponsford</w:t>
      </w:r>
      <w:proofErr w:type="spellEnd"/>
      <w:r w:rsidR="000E13A9">
        <w:rPr>
          <w:rFonts w:ascii="Times New Roman" w:hAnsi="Times New Roman" w:cs="Times New Roman"/>
          <w:sz w:val="24"/>
          <w:szCs w:val="24"/>
        </w:rPr>
        <w:t>, 2015)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ev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gr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scrib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v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volvement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erg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vo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34F8E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Jam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Kover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92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dia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lev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tertai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w-involv</w:t>
      </w:r>
      <w:r w:rsidR="006713AB">
        <w:rPr>
          <w:rFonts w:ascii="Times New Roman" w:hAnsi="Times New Roman" w:cs="Times New Roman"/>
          <w:sz w:val="24"/>
          <w:szCs w:val="24"/>
        </w:rPr>
        <w:t>ement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lud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gaz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42522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-involv</w:t>
      </w:r>
      <w:r w:rsidR="006713AB">
        <w:rPr>
          <w:rFonts w:ascii="Times New Roman" w:hAnsi="Times New Roman" w:cs="Times New Roman"/>
          <w:sz w:val="24"/>
          <w:szCs w:val="24"/>
        </w:rPr>
        <w:t>ement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volv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rup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Jam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Kover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92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ittal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94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ia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07).</w:t>
      </w:r>
    </w:p>
    <w:p w14:paraId="1497656D" w14:textId="67E4B095" w:rsidR="00BD57B2" w:rsidRPr="00641BBE" w:rsidRDefault="0062361A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Pr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</w:t>
      </w:r>
      <w:r w:rsidR="006713AB">
        <w:rPr>
          <w:rFonts w:ascii="Times New Roman" w:hAnsi="Times New Roman" w:cs="Times New Roman"/>
          <w:sz w:val="24"/>
          <w:szCs w:val="24"/>
        </w:rPr>
        <w:t>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A586D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mong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ort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n-pers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o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Brenn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2A586D">
        <w:rPr>
          <w:rFonts w:ascii="Times New Roman" w:hAnsi="Times New Roman" w:cs="Times New Roman"/>
          <w:i/>
          <w:sz w:val="24"/>
          <w:szCs w:val="24"/>
        </w:rPr>
        <w:t>et</w:t>
      </w:r>
      <w:r w:rsidR="0090380A" w:rsidRPr="002A586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2A586D">
        <w:rPr>
          <w:rFonts w:ascii="Times New Roman" w:hAnsi="Times New Roman" w:cs="Times New Roman"/>
          <w:i/>
          <w:sz w:val="24"/>
          <w:szCs w:val="24"/>
        </w:rPr>
        <w:t>al.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07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ercei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form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roadca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edi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soci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forma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trategi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elev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ercei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uit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ransforma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trateg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rovid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ntertain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valu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Mittal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1994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1AB2E2" w14:textId="12962311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Furthermo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Jam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Kover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992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t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oic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rus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at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lev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ew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mi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oic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D5F9B" w:rsidRPr="00641BBE">
        <w:rPr>
          <w:rFonts w:ascii="Times New Roman" w:hAnsi="Times New Roman" w:cs="Times New Roman"/>
          <w:sz w:val="24"/>
          <w:szCs w:val="24"/>
        </w:rPr>
        <w:t>N</w:t>
      </w:r>
      <w:r w:rsidRPr="00641BBE">
        <w:rPr>
          <w:rFonts w:ascii="Times New Roman" w:hAnsi="Times New Roman" w:cs="Times New Roman"/>
          <w:sz w:val="24"/>
          <w:szCs w:val="24"/>
        </w:rPr>
        <w:t>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vol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f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D5F9B"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AD5F9B" w:rsidRPr="00641BBE">
        <w:rPr>
          <w:rFonts w:ascii="Times New Roman" w:hAnsi="Times New Roman" w:cs="Times New Roman"/>
          <w:sz w:val="24"/>
          <w:szCs w:val="24"/>
        </w:rPr>
        <w:t>Smit</w:t>
      </w:r>
      <w:proofErr w:type="spellEnd"/>
      <w:r w:rsidR="00AD5F9B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D5F9B" w:rsidRPr="00641BBE">
        <w:rPr>
          <w:rFonts w:ascii="Times New Roman" w:hAnsi="Times New Roman" w:cs="Times New Roman"/>
          <w:sz w:val="24"/>
          <w:szCs w:val="24"/>
        </w:rPr>
        <w:t>1999)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rroborat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d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13A9">
        <w:rPr>
          <w:rFonts w:ascii="Times New Roman" w:hAnsi="Times New Roman" w:cs="Times New Roman"/>
          <w:i/>
          <w:sz w:val="24"/>
          <w:szCs w:val="24"/>
        </w:rPr>
        <w:t>News</w:t>
      </w:r>
      <w:r w:rsidR="007A269C" w:rsidRPr="000E13A9">
        <w:rPr>
          <w:rFonts w:ascii="Times New Roman" w:hAnsi="Times New Roman" w:cs="Times New Roman"/>
          <w:i/>
          <w:sz w:val="24"/>
          <w:szCs w:val="24"/>
        </w:rPr>
        <w:t>work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14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713AB">
        <w:rPr>
          <w:rFonts w:ascii="Times New Roman" w:hAnsi="Times New Roman" w:cs="Times New Roman"/>
          <w:sz w:val="24"/>
          <w:szCs w:val="24"/>
        </w:rPr>
        <w:t xml:space="preserve">a </w:t>
      </w:r>
      <w:r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slow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rn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experienc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soci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rong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ve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gag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nsity</w:t>
      </w:r>
      <w:r w:rsidR="00F32718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pe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i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i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ablets.</w:t>
      </w:r>
    </w:p>
    <w:p w14:paraId="0E4D48FE" w14:textId="030CFC06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f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justific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as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-infor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OF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3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F5F74A" w14:textId="6633AAD4" w:rsidR="00BD57B2" w:rsidRPr="007B0AA9" w:rsidRDefault="0099275F" w:rsidP="009B2CC5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3.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BD57B2" w:rsidRPr="007B0AA9">
        <w:rPr>
          <w:rFonts w:ascii="Times New Roman" w:hAnsi="Times New Roman" w:cs="Times New Roman"/>
          <w:b/>
          <w:color w:val="auto"/>
          <w:sz w:val="24"/>
          <w:szCs w:val="24"/>
        </w:rPr>
        <w:t>Theoretical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BD57B2" w:rsidRPr="007B0AA9">
        <w:rPr>
          <w:rFonts w:ascii="Times New Roman" w:hAnsi="Times New Roman" w:cs="Times New Roman"/>
          <w:b/>
          <w:color w:val="auto"/>
          <w:sz w:val="24"/>
          <w:szCs w:val="24"/>
        </w:rPr>
        <w:t>background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7870E5">
        <w:rPr>
          <w:rFonts w:ascii="Times New Roman" w:hAnsi="Times New Roman" w:cs="Times New Roman"/>
          <w:b/>
          <w:color w:val="auto"/>
          <w:sz w:val="24"/>
          <w:szCs w:val="24"/>
        </w:rPr>
        <w:t>and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7870E5">
        <w:rPr>
          <w:rFonts w:ascii="Times New Roman" w:hAnsi="Times New Roman" w:cs="Times New Roman"/>
          <w:b/>
          <w:color w:val="auto"/>
          <w:sz w:val="24"/>
          <w:szCs w:val="24"/>
        </w:rPr>
        <w:t>research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7870E5">
        <w:rPr>
          <w:rFonts w:ascii="Times New Roman" w:hAnsi="Times New Roman" w:cs="Times New Roman"/>
          <w:b/>
          <w:color w:val="auto"/>
          <w:sz w:val="24"/>
          <w:szCs w:val="24"/>
        </w:rPr>
        <w:t>questions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</w:p>
    <w:p w14:paraId="10EFF3BB" w14:textId="367196CD" w:rsidR="009A3C6E" w:rsidRPr="00641BBE" w:rsidRDefault="00BD57B2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diu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mit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E3F53" w:rsidRPr="00641BBE">
        <w:rPr>
          <w:rFonts w:ascii="Times New Roman" w:hAnsi="Times New Roman" w:cs="Times New Roman"/>
          <w:sz w:val="24"/>
          <w:szCs w:val="24"/>
        </w:rPr>
        <w:t>C</w:t>
      </w:r>
      <w:r w:rsidRPr="00641BBE">
        <w:rPr>
          <w:rFonts w:ascii="Times New Roman" w:hAnsi="Times New Roman" w:cs="Times New Roman"/>
          <w:sz w:val="24"/>
          <w:szCs w:val="24"/>
        </w:rPr>
        <w:t>ommun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utu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ing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E3F53" w:rsidRPr="00641BBE">
        <w:rPr>
          <w:rFonts w:ascii="Times New Roman" w:hAnsi="Times New Roman" w:cs="Times New Roman"/>
          <w:sz w:val="24"/>
          <w:szCs w:val="24"/>
        </w:rPr>
        <w:t>(Rog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E3F53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E3F53" w:rsidRPr="00641BBE">
        <w:rPr>
          <w:rFonts w:ascii="Times New Roman" w:hAnsi="Times New Roman" w:cs="Times New Roman"/>
          <w:sz w:val="24"/>
          <w:szCs w:val="24"/>
        </w:rPr>
        <w:t>Kincai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E3F53" w:rsidRPr="00641BBE">
        <w:rPr>
          <w:rFonts w:ascii="Times New Roman" w:hAnsi="Times New Roman" w:cs="Times New Roman"/>
          <w:sz w:val="24"/>
          <w:szCs w:val="24"/>
        </w:rPr>
        <w:t>1981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E3F53" w:rsidRPr="00641BBE">
        <w:rPr>
          <w:rFonts w:ascii="Times New Roman" w:hAnsi="Times New Roman" w:cs="Times New Roman"/>
          <w:sz w:val="24"/>
          <w:szCs w:val="24"/>
        </w:rPr>
        <w:t>p.</w:t>
      </w:r>
      <w:r w:rsidR="00560CAF">
        <w:rPr>
          <w:rFonts w:ascii="Times New Roman" w:hAnsi="Times New Roman" w:cs="Times New Roman"/>
          <w:sz w:val="24"/>
          <w:szCs w:val="24"/>
        </w:rPr>
        <w:t xml:space="preserve"> </w:t>
      </w:r>
      <w:r w:rsidR="002E3F53" w:rsidRPr="00641BBE">
        <w:rPr>
          <w:rFonts w:ascii="Times New Roman" w:hAnsi="Times New Roman" w:cs="Times New Roman"/>
          <w:sz w:val="24"/>
          <w:szCs w:val="24"/>
        </w:rPr>
        <w:t>63)</w:t>
      </w:r>
      <w:r w:rsidR="009A3C6E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rio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de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velop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pre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low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n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eiv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rio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annel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dba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lemen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n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ntif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ei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ntion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Kotler’s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967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d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ffe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respect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e‐w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n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sseminat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udien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gar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Martinelli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06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d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low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eiv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dba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nder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Kotler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ntifie</w:t>
      </w:r>
      <w:r w:rsidR="005C3457" w:rsidRPr="00641BBE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n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r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diu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ch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w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eiv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od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234F8E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dback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4B761A" w14:textId="75F5E533" w:rsidR="009A3C6E" w:rsidRPr="00641BBE" w:rsidRDefault="007870E5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d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ei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imuli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cces</w:t>
      </w:r>
      <w:r w:rsidR="00560CAF">
        <w:rPr>
          <w:rFonts w:ascii="Times New Roman" w:hAnsi="Times New Roman" w:cs="Times New Roman"/>
          <w:sz w:val="24"/>
          <w:szCs w:val="24"/>
        </w:rPr>
        <w:t>s</w:t>
      </w:r>
      <w:r w:rsidRPr="00641BBE">
        <w:rPr>
          <w:rFonts w:ascii="Times New Roman" w:hAnsi="Times New Roman" w:cs="Times New Roman"/>
          <w:sz w:val="24"/>
          <w:szCs w:val="24"/>
        </w:rPr>
        <w:t>fu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ser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cCrack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986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od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develop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cCrack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(1986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wh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sser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dvertis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incorpor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ultu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identif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essent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similar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betw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produc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lastRenderedPageBreak/>
        <w:t>be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dvert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mselv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Originall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cCrack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(198</w:t>
      </w:r>
      <w:r w:rsidR="00127F17">
        <w:rPr>
          <w:rFonts w:ascii="Times New Roman" w:hAnsi="Times New Roman" w:cs="Times New Roman"/>
          <w:sz w:val="24"/>
          <w:szCs w:val="24"/>
        </w:rPr>
        <w:t>6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develop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odel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emphasis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import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ultu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arr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elebrit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peop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larg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socie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ssoci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with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ultu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signific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ey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onsumer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re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enhanc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percep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bran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endorsing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od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expl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signific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elebrit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effe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(Elliot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3C6E" w:rsidRPr="00641BBE">
        <w:rPr>
          <w:rFonts w:ascii="Times New Roman" w:hAnsi="Times New Roman" w:cs="Times New Roman"/>
          <w:sz w:val="24"/>
          <w:szCs w:val="24"/>
        </w:rPr>
        <w:t>Wattanasuwan</w:t>
      </w:r>
      <w:proofErr w:type="spellEnd"/>
      <w:r w:rsidR="009A3C6E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1998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Fle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127F17">
        <w:rPr>
          <w:rFonts w:ascii="Times New Roman" w:hAnsi="Times New Roman" w:cs="Times New Roman"/>
          <w:i/>
          <w:sz w:val="24"/>
          <w:szCs w:val="24"/>
        </w:rPr>
        <w:t>et</w:t>
      </w:r>
      <w:r w:rsidR="0090380A" w:rsidRPr="00127F1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A3C6E" w:rsidRPr="00127F17">
        <w:rPr>
          <w:rFonts w:ascii="Times New Roman" w:hAnsi="Times New Roman" w:cs="Times New Roman"/>
          <w:i/>
          <w:sz w:val="24"/>
          <w:szCs w:val="24"/>
        </w:rPr>
        <w:t>al</w:t>
      </w:r>
      <w:r w:rsidR="009A3C6E" w:rsidRPr="00641BBE">
        <w:rPr>
          <w:rFonts w:ascii="Times New Roman" w:hAnsi="Times New Roman" w:cs="Times New Roman"/>
          <w:sz w:val="24"/>
          <w:szCs w:val="24"/>
        </w:rPr>
        <w:t>.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2012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Su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2013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e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cCrack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(1989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no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st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ransfer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with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i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elebriti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do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vi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3C6E" w:rsidRPr="00641BBE">
        <w:rPr>
          <w:rFonts w:ascii="Times New Roman" w:hAnsi="Times New Roman" w:cs="Times New Roman"/>
          <w:sz w:val="24"/>
          <w:szCs w:val="24"/>
        </w:rPr>
        <w:t>appeal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mod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assum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feat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(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exampl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form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457" w:rsidRPr="00641BBE">
        <w:rPr>
          <w:rFonts w:ascii="Times New Roman" w:hAnsi="Times New Roman" w:cs="Times New Roman"/>
          <w:sz w:val="24"/>
          <w:szCs w:val="24"/>
        </w:rPr>
        <w:t>appeals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are</w:t>
      </w:r>
      <w:r w:rsid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th</w:t>
      </w:r>
      <w:r w:rsidR="006C5A0E">
        <w:rPr>
          <w:rFonts w:ascii="Times New Roman" w:hAnsi="Times New Roman" w:cs="Times New Roman"/>
          <w:sz w:val="24"/>
          <w:szCs w:val="24"/>
        </w:rPr>
        <w:t>e</w:t>
      </w:r>
      <w:r w:rsidR="00953FFA" w:rsidRPr="00641BBE">
        <w:rPr>
          <w:rFonts w:ascii="Times New Roman" w:hAnsi="Times New Roman" w:cs="Times New Roman"/>
          <w:sz w:val="24"/>
          <w:szCs w:val="24"/>
        </w:rPr>
        <w:t>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transfer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wh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purcha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advert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goo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53FFA" w:rsidRPr="00641BBE">
        <w:rPr>
          <w:rFonts w:ascii="Times New Roman" w:hAnsi="Times New Roman" w:cs="Times New Roman"/>
          <w:sz w:val="24"/>
          <w:szCs w:val="24"/>
        </w:rPr>
        <w:t>servic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FEAAEC" w14:textId="1250322C" w:rsidR="009A3C6E" w:rsidRPr="00641BBE" w:rsidRDefault="009A3C6E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ticip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dividu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fferentl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m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7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lie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dividu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tiv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gag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-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dividu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tructe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o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rm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refo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dividu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24ACA50" w14:textId="5C9F46FC" w:rsidR="00BD57B2" w:rsidRPr="00641BBE" w:rsidRDefault="00956DB9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1BBE">
        <w:rPr>
          <w:rFonts w:ascii="Times New Roman" w:hAnsi="Times New Roman" w:cs="Times New Roman"/>
          <w:sz w:val="24"/>
          <w:szCs w:val="24"/>
        </w:rPr>
        <w:t>Kotler’s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d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ui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c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itis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enders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nco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r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hannel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roc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e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8361F"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(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ceivers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E3F53" w:rsidRPr="00641BBE">
        <w:rPr>
          <w:rFonts w:ascii="Times New Roman" w:hAnsi="Times New Roman" w:cs="Times New Roman"/>
          <w:sz w:val="24"/>
          <w:szCs w:val="24"/>
        </w:rPr>
        <w:t>T</w:t>
      </w:r>
      <w:r w:rsidR="00BD57B2" w:rsidRPr="00641BBE">
        <w:rPr>
          <w:rFonts w:ascii="Times New Roman" w:hAnsi="Times New Roman" w:cs="Times New Roman"/>
          <w:sz w:val="24"/>
          <w:szCs w:val="24"/>
        </w:rPr>
        <w:t>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spon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4156F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4156F" w:rsidRPr="00641BBE">
        <w:rPr>
          <w:rFonts w:ascii="Times New Roman" w:hAnsi="Times New Roman" w:cs="Times New Roman"/>
          <w:sz w:val="24"/>
          <w:szCs w:val="24"/>
        </w:rPr>
        <w:t>feedba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4156F" w:rsidRPr="00641BBE">
        <w:rPr>
          <w:rFonts w:ascii="Times New Roman" w:hAnsi="Times New Roman" w:cs="Times New Roman"/>
          <w:sz w:val="24"/>
          <w:szCs w:val="24"/>
        </w:rPr>
        <w:t>(</w:t>
      </w:r>
      <w:r w:rsidR="007870E5" w:rsidRPr="00641BBE">
        <w:rPr>
          <w:rFonts w:ascii="Times New Roman" w:hAnsi="Times New Roman" w:cs="Times New Roman"/>
          <w:sz w:val="24"/>
          <w:szCs w:val="24"/>
        </w:rPr>
        <w:t>perce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appeals</w:t>
      </w:r>
      <w:r w:rsidR="00BD57B2" w:rsidRPr="00641BBE">
        <w:rPr>
          <w:rFonts w:ascii="Times New Roman" w:hAnsi="Times New Roman" w:cs="Times New Roman"/>
          <w:sz w:val="24"/>
          <w:szCs w:val="24"/>
        </w:rPr>
        <w:t>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</w:t>
      </w:r>
      <w:r w:rsidR="00512D11" w:rsidRPr="00641BBE">
        <w:rPr>
          <w:rFonts w:ascii="Times New Roman" w:hAnsi="Times New Roman" w:cs="Times New Roman"/>
          <w:sz w:val="24"/>
          <w:szCs w:val="24"/>
        </w:rPr>
        <w:t>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explo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r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emi-struc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terview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2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urthermo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stud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2D11" w:rsidRPr="00641BBE">
        <w:rPr>
          <w:rFonts w:ascii="Times New Roman" w:hAnsi="Times New Roman" w:cs="Times New Roman"/>
          <w:sz w:val="24"/>
          <w:szCs w:val="24"/>
        </w:rPr>
        <w:t>2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tw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stud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answ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follow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870E5" w:rsidRPr="00641BBE">
        <w:rPr>
          <w:rFonts w:ascii="Times New Roman" w:hAnsi="Times New Roman" w:cs="Times New Roman"/>
          <w:sz w:val="24"/>
          <w:szCs w:val="24"/>
        </w:rPr>
        <w:t>questions: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C2BC788" w14:textId="72D4F27F" w:rsidR="00B3104B" w:rsidRPr="00641BBE" w:rsidRDefault="00B3104B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lastRenderedPageBreak/>
        <w:t>RQ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a: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i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Kingd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?</w:t>
      </w:r>
    </w:p>
    <w:p w14:paraId="469290F6" w14:textId="3538D0DE" w:rsidR="00B3104B" w:rsidRPr="00641BBE" w:rsidRDefault="006C5A0E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Q </w:t>
      </w:r>
      <w:r w:rsidR="00577DCD" w:rsidRPr="00641BBE">
        <w:rPr>
          <w:rFonts w:ascii="Times New Roman" w:hAnsi="Times New Roman" w:cs="Times New Roman"/>
          <w:sz w:val="24"/>
          <w:szCs w:val="24"/>
        </w:rPr>
        <w:t>1</w:t>
      </w:r>
      <w:r w:rsidR="00B3104B" w:rsidRPr="00641BBE">
        <w:rPr>
          <w:rFonts w:ascii="Times New Roman" w:hAnsi="Times New Roman" w:cs="Times New Roman"/>
          <w:sz w:val="24"/>
          <w:szCs w:val="24"/>
        </w:rPr>
        <w:t>b: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I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do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executed?</w:t>
      </w:r>
    </w:p>
    <w:p w14:paraId="69529DB4" w14:textId="578E2C81" w:rsidR="00B3104B" w:rsidRPr="00641BBE" w:rsidRDefault="00B3104B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RQ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a: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ntif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?</w:t>
      </w:r>
    </w:p>
    <w:p w14:paraId="2178DFD4" w14:textId="70A30EF7" w:rsidR="00B3104B" w:rsidRPr="00641BBE" w:rsidRDefault="006C5A0E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Q 2</w:t>
      </w:r>
      <w:r w:rsidR="00B3104B" w:rsidRPr="00641BBE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: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W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9589E" w:rsidRPr="00641BBE">
        <w:rPr>
          <w:rFonts w:ascii="Times New Roman" w:hAnsi="Times New Roman" w:cs="Times New Roman"/>
          <w:sz w:val="24"/>
          <w:szCs w:val="24"/>
        </w:rPr>
        <w:t>b</w:t>
      </w:r>
      <w:r w:rsidR="00B3104B" w:rsidRPr="00641BBE">
        <w:rPr>
          <w:rFonts w:ascii="Times New Roman" w:hAnsi="Times New Roman" w:cs="Times New Roman"/>
          <w:sz w:val="24"/>
          <w:szCs w:val="24"/>
        </w:rPr>
        <w:t>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9589E" w:rsidRPr="00641BBE">
        <w:rPr>
          <w:rFonts w:ascii="Times New Roman" w:hAnsi="Times New Roman" w:cs="Times New Roman"/>
          <w:sz w:val="24"/>
          <w:szCs w:val="24"/>
        </w:rPr>
        <w:t>consum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perce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104B" w:rsidRPr="00641BBE">
        <w:rPr>
          <w:rFonts w:ascii="Times New Roman" w:hAnsi="Times New Roman" w:cs="Times New Roman"/>
          <w:sz w:val="24"/>
          <w:szCs w:val="24"/>
        </w:rPr>
        <w:t>advertisements?</w:t>
      </w:r>
    </w:p>
    <w:p w14:paraId="7C89E0F2" w14:textId="6DA09F93" w:rsidR="003857B5" w:rsidRPr="00BB4111" w:rsidRDefault="0099275F" w:rsidP="009B2CC5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4.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Study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1: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Content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BB4111" w:rsidRPr="00BB4111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nalysis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of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BB4111" w:rsidRPr="00BB4111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dvertisement</w:t>
      </w:r>
      <w:r w:rsidR="00BB4111" w:rsidRPr="00BB4111"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</w:p>
    <w:p w14:paraId="5087AA7C" w14:textId="5042A272" w:rsidR="003857B5" w:rsidRPr="00BB4111" w:rsidRDefault="0099275F" w:rsidP="009B2CC5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4.1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Research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design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and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BB4111">
        <w:rPr>
          <w:rFonts w:ascii="Times New Roman" w:hAnsi="Times New Roman" w:cs="Times New Roman"/>
          <w:b/>
          <w:color w:val="auto"/>
          <w:sz w:val="24"/>
          <w:szCs w:val="24"/>
        </w:rPr>
        <w:t>methods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</w:p>
    <w:p w14:paraId="7FA43993" w14:textId="0BD66105" w:rsidR="003857B5" w:rsidRPr="00641BBE" w:rsidRDefault="003857B5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B4111" w:rsidRPr="00641BBE">
        <w:rPr>
          <w:rFonts w:ascii="Times New Roman" w:hAnsi="Times New Roman" w:cs="Times New Roman"/>
          <w:sz w:val="24"/>
          <w:szCs w:val="24"/>
        </w:rPr>
        <w:t>a</w:t>
      </w:r>
      <w:r w:rsidRPr="00641BBE">
        <w:rPr>
          <w:rFonts w:ascii="Times New Roman" w:hAnsi="Times New Roman" w:cs="Times New Roman"/>
          <w:sz w:val="24"/>
          <w:szCs w:val="24"/>
        </w:rPr>
        <w:t>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guab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it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tho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585F19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rio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Bel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lch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3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gaji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5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2" w:tooltip="Krippendorff, 2004 #879" w:history="1">
        <w:r w:rsidR="0052745A" w:rsidRPr="00641BB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745A" w:rsidRPr="00641BBE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Krippendorff&lt;/Author&gt;&lt;Year&gt;2004&lt;/Year&gt;&lt;RecNum&gt;879&lt;/RecNum&gt;&lt;DisplayText&gt;Krippendorff (2004)&lt;/DisplayText&gt;&lt;record&gt;&lt;rec-number&gt;879&lt;/rec-number&gt;&lt;foreign-keys&gt;&lt;key app="EN" db-id="e99tpwtz9dt509e2z5sxsdt2dezd0dftfspz" timestamp="1485516416"&gt;879&lt;/key&gt;&lt;/foreign-keys&gt;&lt;ref-type name="Book"&gt;6&lt;/ref-type&gt;&lt;contributors&gt;&lt;authors&gt;&lt;author&gt;Krippendorff, Klaus&lt;/author&gt;&lt;/authors&gt;&lt;/contributors&gt;&lt;titles&gt;&lt;title&gt;Content analysis: An introduction to its methodology&lt;/title&gt;&lt;/titles&gt;&lt;dates&gt;&lt;year&gt;2004&lt;/year&gt;&lt;/dates&gt;&lt;publisher&gt;Sage&lt;/publisher&gt;&lt;isbn&gt;0761915451&lt;/isbn&gt;&lt;urls&gt;&lt;/urls&gt;&lt;/record&gt;&lt;/Cite&gt;&lt;/EndNote&gt;</w:instrText>
        </w:r>
        <w:r w:rsidR="0052745A" w:rsidRPr="00641BB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745A" w:rsidRPr="00641BBE">
          <w:rPr>
            <w:rFonts w:ascii="Times New Roman" w:hAnsi="Times New Roman" w:cs="Times New Roman"/>
            <w:sz w:val="24"/>
            <w:szCs w:val="24"/>
          </w:rPr>
          <w:t>Krippendorff</w:t>
        </w:r>
        <w:r w:rsidR="0090380A" w:rsidRPr="00641BBE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52745A" w:rsidRPr="00641BBE">
          <w:rPr>
            <w:rFonts w:ascii="Times New Roman" w:hAnsi="Times New Roman" w:cs="Times New Roman"/>
            <w:sz w:val="24"/>
            <w:szCs w:val="24"/>
          </w:rPr>
          <w:t>(2004)</w:t>
        </w:r>
        <w:r w:rsidR="0052745A" w:rsidRPr="00641BBE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1BBE">
        <w:rPr>
          <w:rFonts w:ascii="Times New Roman" w:hAnsi="Times New Roman" w:cs="Times New Roman"/>
          <w:sz w:val="24"/>
          <w:szCs w:val="24"/>
        </w:rPr>
        <w:t>described</w:t>
      </w:r>
      <w:proofErr w:type="gram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chniqu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plic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li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eren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at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gar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xts.</w:t>
      </w:r>
    </w:p>
    <w:p w14:paraId="261B8193" w14:textId="19CD0783" w:rsidR="003857B5" w:rsidRPr="00641BBE" w:rsidRDefault="000F16E1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veloping</w:t>
      </w:r>
      <w:r w:rsidR="006C5A0E">
        <w:rPr>
          <w:rFonts w:ascii="Times New Roman" w:hAnsi="Times New Roman" w:cs="Times New Roman"/>
          <w:sz w:val="24"/>
          <w:szCs w:val="24"/>
        </w:rPr>
        <w:t xml:space="preserve"> 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lic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s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ntif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rehens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lud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Pollay</w:t>
      </w:r>
      <w:r w:rsidR="006C5A0E">
        <w:rPr>
          <w:rFonts w:ascii="Times New Roman" w:hAnsi="Times New Roman" w:cs="Times New Roman"/>
          <w:sz w:val="24"/>
          <w:szCs w:val="24"/>
        </w:rPr>
        <w:t>’s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983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iarty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991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s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pecific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ca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ain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g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Fowles</w:t>
      </w:r>
      <w:r w:rsidR="006C5A0E">
        <w:rPr>
          <w:rFonts w:ascii="Times New Roman" w:hAnsi="Times New Roman" w:cs="Times New Roman"/>
          <w:sz w:val="24"/>
          <w:szCs w:val="24"/>
        </w:rPr>
        <w:t>’s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994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5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F32718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Hetsroni</w:t>
      </w:r>
      <w:r w:rsidR="006C5A0E">
        <w:rPr>
          <w:rFonts w:ascii="Times New Roman" w:hAnsi="Times New Roman" w:cs="Times New Roman"/>
          <w:sz w:val="24"/>
          <w:szCs w:val="24"/>
        </w:rPr>
        <w:t>’s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0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s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a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lic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ypolog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5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6C5A0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ndix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</w:t>
      </w:r>
      <w:r w:rsidR="00E66F49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motionally</w:t>
      </w:r>
      <w:r w:rsid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determin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visu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extu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xampl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ortray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daugh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elax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lov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han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a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lassif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“affiliation”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“family”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“love”</w:t>
      </w:r>
      <w:r w:rsidR="006C5A0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r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C5A0E">
        <w:rPr>
          <w:rFonts w:ascii="Times New Roman" w:hAnsi="Times New Roman" w:cs="Times New Roman"/>
          <w:sz w:val="24"/>
          <w:szCs w:val="24"/>
        </w:rPr>
        <w:t xml:space="preserve">to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amewor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ndix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</w:t>
      </w:r>
      <w:r w:rsidR="003857B5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extu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resent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mess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ma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headl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p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headl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ma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romin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noProof/>
          <w:sz w:val="24"/>
          <w:szCs w:val="24"/>
        </w:rPr>
        <w:t>cases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o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gra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t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ea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el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use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72BFF12" w14:textId="59159694" w:rsidR="00593C51" w:rsidRPr="00BB4111" w:rsidRDefault="0099275F" w:rsidP="001434F5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</w:rPr>
      </w:pPr>
      <w:r>
        <w:rPr>
          <w:rFonts w:ascii="Times New Roman" w:hAnsi="Times New Roman" w:cs="Times New Roman"/>
          <w:b/>
          <w:color w:val="auto"/>
        </w:rPr>
        <w:t>4.2</w:t>
      </w:r>
      <w:r w:rsidR="0090380A">
        <w:rPr>
          <w:rFonts w:ascii="Times New Roman" w:hAnsi="Times New Roman" w:cs="Times New Roman"/>
          <w:b/>
          <w:color w:val="auto"/>
        </w:rPr>
        <w:t xml:space="preserve"> </w:t>
      </w:r>
      <w:r w:rsidR="00593C51" w:rsidRPr="001434F5">
        <w:rPr>
          <w:rFonts w:ascii="Times New Roman" w:hAnsi="Times New Roman" w:cs="Times New Roman"/>
          <w:b/>
          <w:color w:val="auto"/>
          <w:sz w:val="24"/>
          <w:szCs w:val="24"/>
        </w:rPr>
        <w:t>Sampling</w:t>
      </w:r>
    </w:p>
    <w:p w14:paraId="5DE51DEB" w14:textId="17D5CE0E" w:rsidR="00593C51" w:rsidRPr="00641BBE" w:rsidRDefault="00593C51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foc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A284E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A284E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A284E" w:rsidRPr="00641BBE">
        <w:rPr>
          <w:rFonts w:ascii="Times New Roman" w:hAnsi="Times New Roman" w:cs="Times New Roman"/>
          <w:sz w:val="24"/>
          <w:szCs w:val="24"/>
        </w:rPr>
        <w:t>fea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a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u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arge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w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o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udi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lu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A284E" w:rsidRPr="00641BBE">
        <w:rPr>
          <w:rFonts w:ascii="Times New Roman" w:hAnsi="Times New Roman" w:cs="Times New Roman"/>
          <w:sz w:val="24"/>
          <w:szCs w:val="24"/>
        </w:rPr>
        <w:t>individu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A284E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A284E" w:rsidRPr="00641BBE">
        <w:rPr>
          <w:rFonts w:ascii="Times New Roman" w:hAnsi="Times New Roman" w:cs="Times New Roman"/>
          <w:sz w:val="24"/>
          <w:szCs w:val="24"/>
        </w:rPr>
        <w:t>consumers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stinguish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py/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A284E" w:rsidRPr="00641BBE">
        <w:rPr>
          <w:rFonts w:ascii="Times New Roman" w:hAnsi="Times New Roman" w:cs="Times New Roman"/>
          <w:sz w:val="24"/>
          <w:szCs w:val="24"/>
        </w:rPr>
        <w:t>i</w:t>
      </w:r>
      <w:r w:rsidRPr="00641BBE">
        <w:rPr>
          <w:rFonts w:ascii="Times New Roman" w:hAnsi="Times New Roman" w:cs="Times New Roman"/>
          <w:sz w:val="24"/>
          <w:szCs w:val="24"/>
        </w:rPr>
        <w:t>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ample</w:t>
      </w:r>
      <w:r w:rsidR="007E4051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B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B4111" w:rsidRPr="00641BBE">
        <w:rPr>
          <w:rFonts w:ascii="Times New Roman" w:hAnsi="Times New Roman" w:cs="Times New Roman"/>
          <w:sz w:val="24"/>
          <w:szCs w:val="24"/>
        </w:rPr>
        <w:t>“</w:t>
      </w:r>
      <w:r w:rsidRPr="00641BBE">
        <w:rPr>
          <w:rFonts w:ascii="Times New Roman" w:hAnsi="Times New Roman" w:cs="Times New Roman"/>
          <w:sz w:val="24"/>
          <w:szCs w:val="24"/>
        </w:rPr>
        <w:t>fr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y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-fr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an</w:t>
      </w:r>
      <w:r w:rsidR="00BB4111" w:rsidRPr="00641BBE">
        <w:rPr>
          <w:rFonts w:ascii="Times New Roman" w:hAnsi="Times New Roman" w:cs="Times New Roman"/>
          <w:sz w:val="24"/>
          <w:szCs w:val="24"/>
        </w:rPr>
        <w:t>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at</w:t>
      </w:r>
      <w:r w:rsidR="006C5A0E">
        <w:rPr>
          <w:rFonts w:ascii="Times New Roman" w:hAnsi="Times New Roman" w:cs="Times New Roman"/>
          <w:sz w:val="24"/>
          <w:szCs w:val="24"/>
        </w:rPr>
        <w:t>W</w:t>
      </w:r>
      <w:r w:rsidRPr="00641BBE">
        <w:rPr>
          <w:rFonts w:ascii="Times New Roman" w:hAnsi="Times New Roman" w:cs="Times New Roman"/>
          <w:sz w:val="24"/>
          <w:szCs w:val="24"/>
        </w:rPr>
        <w:t>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C5A0E">
        <w:rPr>
          <w:rFonts w:ascii="Times New Roman" w:hAnsi="Times New Roman" w:cs="Times New Roman"/>
          <w:sz w:val="24"/>
          <w:szCs w:val="24"/>
        </w:rPr>
        <w:t>“</w:t>
      </w:r>
      <w:r w:rsidRPr="00641BBE">
        <w:rPr>
          <w:rFonts w:ascii="Times New Roman" w:hAnsi="Times New Roman" w:cs="Times New Roman"/>
          <w:sz w:val="24"/>
          <w:szCs w:val="24"/>
        </w:rPr>
        <w:t>We’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asi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fore</w:t>
      </w:r>
      <w:r w:rsidR="006C5A0E">
        <w:rPr>
          <w:rFonts w:ascii="Times New Roman" w:hAnsi="Times New Roman" w:cs="Times New Roman"/>
          <w:sz w:val="24"/>
          <w:szCs w:val="24"/>
        </w:rPr>
        <w:t>”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igg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quar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btain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C5A0E">
        <w:rPr>
          <w:rFonts w:ascii="Times New Roman" w:hAnsi="Times New Roman" w:cs="Times New Roman"/>
          <w:sz w:val="24"/>
          <w:szCs w:val="24"/>
        </w:rPr>
        <w:t xml:space="preserve">UK </w:t>
      </w:r>
      <w:r w:rsidRPr="00641BBE">
        <w:rPr>
          <w:rFonts w:ascii="Times New Roman" w:hAnsi="Times New Roman" w:cs="Times New Roman"/>
          <w:sz w:val="24"/>
          <w:szCs w:val="24"/>
        </w:rPr>
        <w:t>na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le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v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4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nth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tw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3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5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e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divi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frequently</w:t>
      </w:r>
      <w:r w:rsidR="006C5A0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categor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“quality”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“mid-market”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“popular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paper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ba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readershi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profil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styl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presentat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lev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reporting</w:t>
      </w:r>
      <w:r w:rsidR="00F32718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commenta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71DF3" w:rsidRPr="00641BBE">
        <w:rPr>
          <w:rFonts w:ascii="Times New Roman" w:hAnsi="Times New Roman" w:cs="Times New Roman"/>
          <w:sz w:val="24"/>
          <w:szCs w:val="24"/>
        </w:rPr>
        <w:t>(</w:t>
      </w:r>
      <w:r w:rsidR="0052745A" w:rsidRPr="00641BBE">
        <w:rPr>
          <w:rFonts w:ascii="Times New Roman" w:hAnsi="Times New Roman" w:cs="Times New Roman"/>
          <w:sz w:val="24"/>
          <w:szCs w:val="24"/>
        </w:rPr>
        <w:t>Czarneck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Evan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2013</w:t>
      </w:r>
      <w:r w:rsidR="00271DF3" w:rsidRPr="00641BBE">
        <w:rPr>
          <w:rFonts w:ascii="Times New Roman" w:hAnsi="Times New Roman" w:cs="Times New Roman"/>
          <w:sz w:val="24"/>
          <w:szCs w:val="24"/>
        </w:rPr>
        <w:t>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iteri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le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tegor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pular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circul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gures)</w:t>
      </w:r>
      <w:r w:rsidR="006C5A0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ershi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mographic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ran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rie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udience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09FC83" w14:textId="004EADE1" w:rsidR="00593C51" w:rsidRPr="00641BBE" w:rsidRDefault="00593C51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mp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A284E" w:rsidRPr="00641BBE">
        <w:rPr>
          <w:rFonts w:ascii="Times New Roman" w:hAnsi="Times New Roman" w:cs="Times New Roman"/>
          <w:sz w:val="24"/>
          <w:szCs w:val="24"/>
        </w:rPr>
        <w:t>inclu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r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C5A0E" w:rsidRPr="00641BBE">
        <w:rPr>
          <w:rFonts w:ascii="Times New Roman" w:hAnsi="Times New Roman" w:cs="Times New Roman"/>
          <w:sz w:val="24"/>
          <w:szCs w:val="24"/>
        </w:rPr>
        <w:t xml:space="preserve">each </w:t>
      </w:r>
      <w:r w:rsidR="006C5A0E">
        <w:rPr>
          <w:rFonts w:ascii="Times New Roman" w:hAnsi="Times New Roman" w:cs="Times New Roman"/>
          <w:sz w:val="24"/>
          <w:szCs w:val="24"/>
        </w:rPr>
        <w:t xml:space="preserve">of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r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equent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tegories</w:t>
      </w:r>
      <w:r w:rsidR="006C5A0E">
        <w:rPr>
          <w:rFonts w:ascii="Times New Roman" w:hAnsi="Times New Roman" w:cs="Times New Roman"/>
          <w:sz w:val="24"/>
          <w:szCs w:val="24"/>
        </w:rPr>
        <w:t xml:space="preserve">: </w:t>
      </w:r>
      <w:r w:rsidRPr="00641BBE">
        <w:rPr>
          <w:rFonts w:ascii="Times New Roman" w:hAnsi="Times New Roman" w:cs="Times New Roman"/>
          <w:sz w:val="24"/>
          <w:szCs w:val="24"/>
        </w:rPr>
        <w:t>“quality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r w:rsidRPr="00F1397B">
        <w:rPr>
          <w:rFonts w:ascii="Times New Roman" w:hAnsi="Times New Roman" w:cs="Times New Roman"/>
          <w:i/>
          <w:sz w:val="24"/>
          <w:szCs w:val="24"/>
        </w:rPr>
        <w:t>Guardian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F1397B">
        <w:rPr>
          <w:rFonts w:ascii="Times New Roman" w:hAnsi="Times New Roman" w:cs="Times New Roman"/>
          <w:i/>
          <w:sz w:val="24"/>
          <w:szCs w:val="24"/>
        </w:rPr>
        <w:t>Daily</w:t>
      </w:r>
      <w:r w:rsidR="0090380A" w:rsidRPr="00F1397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F1397B">
        <w:rPr>
          <w:rFonts w:ascii="Times New Roman" w:hAnsi="Times New Roman" w:cs="Times New Roman"/>
          <w:i/>
          <w:sz w:val="24"/>
          <w:szCs w:val="24"/>
        </w:rPr>
        <w:t>Telegraph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446C2" w:rsidRPr="0095150B">
        <w:rPr>
          <w:rFonts w:ascii="Times New Roman" w:hAnsi="Times New Roman" w:cs="Times New Roman"/>
          <w:i/>
          <w:sz w:val="24"/>
          <w:szCs w:val="24"/>
        </w:rPr>
        <w:t>T</w:t>
      </w:r>
      <w:r w:rsidRPr="0095150B">
        <w:rPr>
          <w:rFonts w:ascii="Times New Roman" w:hAnsi="Times New Roman" w:cs="Times New Roman"/>
          <w:i/>
          <w:sz w:val="24"/>
          <w:szCs w:val="24"/>
        </w:rPr>
        <w:t>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Times</w:t>
      </w:r>
      <w:r w:rsidRPr="00641BBE">
        <w:rPr>
          <w:rFonts w:ascii="Times New Roman" w:hAnsi="Times New Roman" w:cs="Times New Roman"/>
          <w:sz w:val="24"/>
          <w:szCs w:val="24"/>
        </w:rPr>
        <w:t>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mid-market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r w:rsidRPr="0095150B">
        <w:rPr>
          <w:rFonts w:ascii="Times New Roman" w:hAnsi="Times New Roman" w:cs="Times New Roman"/>
          <w:i/>
          <w:sz w:val="24"/>
          <w:szCs w:val="24"/>
        </w:rPr>
        <w:t>Daily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Expres</w:t>
      </w:r>
      <w:r w:rsidR="00E66F49" w:rsidRPr="0095150B">
        <w:rPr>
          <w:rFonts w:ascii="Times New Roman" w:hAnsi="Times New Roman" w:cs="Times New Roman"/>
          <w:i/>
          <w:sz w:val="24"/>
          <w:szCs w:val="24"/>
        </w:rPr>
        <w:t>s</w:t>
      </w:r>
      <w:r w:rsidR="00E66F49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66F49" w:rsidRPr="0095150B">
        <w:rPr>
          <w:rFonts w:ascii="Times New Roman" w:hAnsi="Times New Roman" w:cs="Times New Roman"/>
          <w:i/>
          <w:sz w:val="24"/>
          <w:szCs w:val="24"/>
        </w:rPr>
        <w:t>Daily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66F49" w:rsidRPr="0095150B">
        <w:rPr>
          <w:rFonts w:ascii="Times New Roman" w:hAnsi="Times New Roman" w:cs="Times New Roman"/>
          <w:i/>
          <w:sz w:val="24"/>
          <w:szCs w:val="24"/>
        </w:rPr>
        <w:t>Mail</w:t>
      </w:r>
      <w:r w:rsidR="00E66F49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66F49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66F49" w:rsidRPr="0095150B">
        <w:rPr>
          <w:rFonts w:ascii="Times New Roman" w:hAnsi="Times New Roman" w:cs="Times New Roman"/>
          <w:i/>
          <w:sz w:val="24"/>
          <w:szCs w:val="24"/>
        </w:rPr>
        <w:t>Metro</w:t>
      </w:r>
      <w:r w:rsidR="00E66F49" w:rsidRPr="00641BBE">
        <w:rPr>
          <w:rFonts w:ascii="Times New Roman" w:hAnsi="Times New Roman" w:cs="Times New Roman"/>
          <w:sz w:val="24"/>
          <w:szCs w:val="24"/>
        </w:rPr>
        <w:t>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66F49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66F49" w:rsidRPr="00641BBE">
        <w:rPr>
          <w:rFonts w:ascii="Times New Roman" w:hAnsi="Times New Roman" w:cs="Times New Roman"/>
          <w:sz w:val="24"/>
          <w:szCs w:val="24"/>
        </w:rPr>
        <w:t>t</w:t>
      </w:r>
      <w:r w:rsidRPr="00641BBE">
        <w:rPr>
          <w:rFonts w:ascii="Times New Roman" w:hAnsi="Times New Roman" w:cs="Times New Roman"/>
          <w:sz w:val="24"/>
          <w:szCs w:val="24"/>
        </w:rPr>
        <w:t>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tabloid/popular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r w:rsidRPr="0095150B">
        <w:rPr>
          <w:rFonts w:ascii="Times New Roman" w:hAnsi="Times New Roman" w:cs="Times New Roman"/>
          <w:i/>
          <w:sz w:val="24"/>
          <w:szCs w:val="24"/>
        </w:rPr>
        <w:t>Sun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Daily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Mirror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Daily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Star</w:t>
      </w:r>
      <w:r w:rsidRPr="00641BBE">
        <w:rPr>
          <w:rFonts w:ascii="Times New Roman" w:hAnsi="Times New Roman" w:cs="Times New Roman"/>
          <w:sz w:val="24"/>
          <w:szCs w:val="24"/>
        </w:rPr>
        <w:t>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Cridland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446C2">
        <w:rPr>
          <w:rFonts w:ascii="Times New Roman" w:hAnsi="Times New Roman" w:cs="Times New Roman"/>
          <w:sz w:val="24"/>
          <w:szCs w:val="24"/>
        </w:rPr>
        <w:t>2002</w:t>
      </w:r>
      <w:r w:rsidRPr="00641BBE">
        <w:rPr>
          <w:rFonts w:ascii="Times New Roman" w:hAnsi="Times New Roman" w:cs="Times New Roman"/>
          <w:sz w:val="24"/>
          <w:szCs w:val="24"/>
        </w:rPr>
        <w:t>)</w:t>
      </w:r>
      <w:r w:rsidR="00BA4638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128F140" w14:textId="51AED7D2" w:rsidR="00455222" w:rsidRPr="004A054B" w:rsidRDefault="0099275F" w:rsidP="001434F5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</w:rPr>
      </w:pPr>
      <w:r>
        <w:rPr>
          <w:rFonts w:ascii="Times New Roman" w:hAnsi="Times New Roman" w:cs="Times New Roman"/>
          <w:b/>
          <w:color w:val="auto"/>
        </w:rPr>
        <w:t>4.3</w:t>
      </w:r>
      <w:r w:rsidR="0090380A">
        <w:rPr>
          <w:rFonts w:ascii="Times New Roman" w:hAnsi="Times New Roman" w:cs="Times New Roman"/>
          <w:b/>
          <w:color w:val="auto"/>
        </w:rPr>
        <w:t xml:space="preserve"> </w:t>
      </w:r>
      <w:r w:rsidR="00455222" w:rsidRPr="004A054B">
        <w:rPr>
          <w:rFonts w:ascii="Times New Roman" w:hAnsi="Times New Roman" w:cs="Times New Roman"/>
          <w:b/>
          <w:color w:val="auto"/>
        </w:rPr>
        <w:t>Coding</w:t>
      </w:r>
      <w:r w:rsidR="0090380A">
        <w:rPr>
          <w:rFonts w:ascii="Times New Roman" w:hAnsi="Times New Roman" w:cs="Times New Roman"/>
          <w:b/>
          <w:color w:val="auto"/>
        </w:rPr>
        <w:t xml:space="preserve"> </w:t>
      </w:r>
      <w:r w:rsidR="00ED1036">
        <w:rPr>
          <w:rFonts w:ascii="Times New Roman" w:hAnsi="Times New Roman" w:cs="Times New Roman"/>
          <w:b/>
          <w:color w:val="auto"/>
        </w:rPr>
        <w:t>framework</w:t>
      </w:r>
    </w:p>
    <w:p w14:paraId="092F289C" w14:textId="5713B235" w:rsidR="00593C51" w:rsidRPr="00641BBE" w:rsidRDefault="003857B5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term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le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mpl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su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imag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raphics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erb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headlin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copy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l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A4638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A4638" w:rsidRPr="00641BBE">
        <w:rPr>
          <w:rFonts w:ascii="Times New Roman" w:hAnsi="Times New Roman" w:cs="Times New Roman"/>
          <w:sz w:val="24"/>
          <w:szCs w:val="24"/>
        </w:rPr>
        <w:t>undertaken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umb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</w:t>
      </w:r>
      <w:r w:rsidR="00593C51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u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ng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i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5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ss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5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”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ca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966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5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w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5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lou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“fu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lours”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“tw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lours”</w:t>
      </w:r>
      <w:r w:rsidR="00F32718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“bla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hite”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arto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elebriti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a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/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dog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ustomers</w:t>
      </w:r>
      <w:r w:rsidR="00F32718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lleagu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ddit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produ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(hi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l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volv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products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clu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framework</w:t>
      </w:r>
      <w:r w:rsidR="00B9589E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3594BA" w14:textId="08F5E627" w:rsidR="00455222" w:rsidRPr="00641BBE" w:rsidRDefault="00455222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l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velop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i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or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32718" w:rsidRPr="00641BBE">
        <w:rPr>
          <w:rFonts w:ascii="Times New Roman" w:hAnsi="Times New Roman" w:cs="Times New Roman"/>
          <w:sz w:val="24"/>
          <w:szCs w:val="24"/>
        </w:rPr>
        <w:t xml:space="preserve">the </w:t>
      </w:r>
      <w:r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l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plic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di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tt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ropdow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n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l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lec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tegori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s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r-friend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ee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easi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coders</w:t>
      </w:r>
      <w:r w:rsidR="00F32718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redu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cod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fatigu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(Pe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745A" w:rsidRPr="00641BBE">
        <w:rPr>
          <w:rFonts w:ascii="Times New Roman" w:hAnsi="Times New Roman" w:cs="Times New Roman"/>
          <w:sz w:val="24"/>
          <w:szCs w:val="24"/>
        </w:rPr>
        <w:t>Lauf</w:t>
      </w:r>
      <w:proofErr w:type="spellEnd"/>
      <w:r w:rsidR="0052745A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2745A" w:rsidRPr="00641BBE">
        <w:rPr>
          <w:rFonts w:ascii="Times New Roman" w:hAnsi="Times New Roman" w:cs="Times New Roman"/>
          <w:sz w:val="24"/>
          <w:szCs w:val="24"/>
        </w:rPr>
        <w:t>2002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at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tra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</w:t>
      </w:r>
      <w:r w:rsidR="00486F2A" w:rsidRPr="00641BBE">
        <w:rPr>
          <w:rFonts w:ascii="Times New Roman" w:hAnsi="Times New Roman" w:cs="Times New Roman"/>
          <w:sz w:val="24"/>
          <w:szCs w:val="24"/>
        </w:rPr>
        <w:t>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backe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database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or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icrosof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cel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PSS.</w:t>
      </w:r>
    </w:p>
    <w:p w14:paraId="2F979C48" w14:textId="0402952A" w:rsidR="00593C51" w:rsidRPr="00641BBE" w:rsidRDefault="0052745A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toco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2" w:tooltip="Krippendorff, 2004 #879" w:history="1">
        <w:r w:rsidRPr="00641BB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41BBE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Krippendorff&lt;/Author&gt;&lt;Year&gt;2004&lt;/Year&gt;&lt;RecNum&gt;879&lt;/RecNum&gt;&lt;DisplayText&gt;Krippendorff (2004)&lt;/DisplayText&gt;&lt;record&gt;&lt;rec-number&gt;879&lt;/rec-number&gt;&lt;foreign-keys&gt;&lt;key app="EN" db-id="e99tpwtz9dt509e2z5sxsdt2dezd0dftfspz" timestamp="1485516416"&gt;879&lt;/key&gt;&lt;/foreign-keys&gt;&lt;ref-type name="Book"&gt;6&lt;/ref-type&gt;&lt;contributors&gt;&lt;authors&gt;&lt;author&gt;Krippendorff, Klaus&lt;/author&gt;&lt;/authors&gt;&lt;/contributors&gt;&lt;titles&gt;&lt;title&gt;Content analysis: An introduction to its methodology&lt;/title&gt;&lt;/titles&gt;&lt;dates&gt;&lt;year&gt;2004&lt;/year&gt;&lt;/dates&gt;&lt;publisher&gt;Sage&lt;/publisher&gt;&lt;isbn&gt;0761915451&lt;/isbn&gt;&lt;urls&gt;&lt;/urls&gt;&lt;/record&gt;&lt;/Cite&gt;&lt;/EndNote&gt;</w:instrText>
        </w:r>
        <w:r w:rsidRPr="00641BB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641BBE">
          <w:rPr>
            <w:rFonts w:ascii="Times New Roman" w:hAnsi="Times New Roman" w:cs="Times New Roman"/>
            <w:sz w:val="24"/>
            <w:szCs w:val="24"/>
          </w:rPr>
          <w:t>Krippendorff</w:t>
        </w:r>
        <w:r w:rsidR="0090380A" w:rsidRPr="00641BBE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Pr="00641BBE">
          <w:rPr>
            <w:rFonts w:ascii="Times New Roman" w:hAnsi="Times New Roman" w:cs="Times New Roman"/>
            <w:sz w:val="24"/>
            <w:szCs w:val="24"/>
          </w:rPr>
          <w:t>(2004)</w:t>
        </w:r>
        <w:r w:rsidRPr="00641BBE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llowe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w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dividu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dependent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ea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vol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familia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desig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purpos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recei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e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hou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raining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beg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explan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metho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process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volve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off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boo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regularly-schedu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meet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ea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review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ea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defini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boo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s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be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93C51" w:rsidRPr="00641BBE">
        <w:rPr>
          <w:rFonts w:ascii="Times New Roman" w:hAnsi="Times New Roman" w:cs="Times New Roman"/>
          <w:sz w:val="24"/>
          <w:szCs w:val="24"/>
        </w:rPr>
        <w:t>consistently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cod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British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bor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ra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Brita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cultu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valu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91393" w:rsidRPr="00641BBE">
        <w:rPr>
          <w:rFonts w:ascii="Times New Roman" w:hAnsi="Times New Roman" w:cs="Times New Roman"/>
          <w:sz w:val="24"/>
          <w:szCs w:val="24"/>
        </w:rPr>
        <w:t>country.</w:t>
      </w:r>
    </w:p>
    <w:p w14:paraId="2308D424" w14:textId="39C0CD52" w:rsidR="003857B5" w:rsidRPr="00641BBE" w:rsidRDefault="003857B5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lastRenderedPageBreak/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s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lidit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il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du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amework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fu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btain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velop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e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lu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tai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ok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lu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larific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roup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stanc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r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re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bsidia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SBC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lassif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ne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trant”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an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establish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”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t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scri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amples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d.</w:t>
      </w:r>
    </w:p>
    <w:p w14:paraId="24BF3415" w14:textId="5C8B1632" w:rsidR="003857B5" w:rsidRPr="00641BBE" w:rsidRDefault="003857B5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Nine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mp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ndom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le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intercoder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iabil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tw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w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er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ses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hen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32718">
        <w:rPr>
          <w:rFonts w:ascii="Times New Roman" w:hAnsi="Times New Roman" w:cs="Times New Roman"/>
          <w:sz w:val="24"/>
          <w:szCs w:val="24"/>
        </w:rPr>
        <w:t>k</w:t>
      </w:r>
      <w:r w:rsidRPr="00641BBE">
        <w:rPr>
          <w:rFonts w:ascii="Times New Roman" w:hAnsi="Times New Roman" w:cs="Times New Roman"/>
          <w:sz w:val="24"/>
          <w:szCs w:val="24"/>
        </w:rPr>
        <w:t>app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Krippendorff’s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ph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v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gre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ng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0.906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.00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ve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intercoder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iabil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qual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ept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alu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s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nn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Neuendorf</w:t>
      </w:r>
      <w:proofErr w:type="spellEnd"/>
      <w:r w:rsidR="00E66F49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02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utho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vol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l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tt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sagre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ntify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es</w:t>
      </w:r>
      <w:r w:rsidR="00C91393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3DDCA6" w14:textId="7547A161" w:rsidR="0022437C" w:rsidRPr="004A054B" w:rsidRDefault="0099275F" w:rsidP="009B2CC5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4.4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22437C" w:rsidRPr="004A054B">
        <w:rPr>
          <w:rFonts w:ascii="Times New Roman" w:hAnsi="Times New Roman" w:cs="Times New Roman"/>
          <w:b/>
          <w:color w:val="auto"/>
          <w:sz w:val="24"/>
          <w:szCs w:val="24"/>
        </w:rPr>
        <w:t>Results</w:t>
      </w:r>
    </w:p>
    <w:p w14:paraId="1E46B009" w14:textId="736EEE6E" w:rsidR="0022437C" w:rsidRPr="00641BBE" w:rsidRDefault="00BA4638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D4AB8" w:rsidRPr="00641BBE">
        <w:rPr>
          <w:rFonts w:ascii="Times New Roman" w:hAnsi="Times New Roman" w:cs="Times New Roman"/>
          <w:sz w:val="24"/>
          <w:szCs w:val="24"/>
        </w:rPr>
        <w:t>samp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D4AB8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D4AB8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834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U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nks</w:t>
      </w:r>
      <w:r w:rsidR="00F32718">
        <w:rPr>
          <w:rFonts w:ascii="Times New Roman" w:hAnsi="Times New Roman" w:cs="Times New Roman"/>
          <w:sz w:val="24"/>
          <w:szCs w:val="24"/>
        </w:rPr>
        <w:t>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r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a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minimu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iz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quar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ag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D4AB8" w:rsidRPr="00641BBE">
        <w:rPr>
          <w:rFonts w:ascii="Times New Roman" w:hAnsi="Times New Roman" w:cs="Times New Roman"/>
          <w:sz w:val="24"/>
          <w:szCs w:val="24"/>
        </w:rPr>
        <w:t>colle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D4AB8"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n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newspap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v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wenty</w:t>
      </w:r>
      <w:r w:rsidR="00F32718">
        <w:rPr>
          <w:rFonts w:ascii="Times New Roman" w:hAnsi="Times New Roman" w:cs="Times New Roman"/>
          <w:sz w:val="24"/>
          <w:szCs w:val="24"/>
        </w:rPr>
        <w:t>-</w:t>
      </w:r>
      <w:r w:rsidR="0022437C" w:rsidRPr="00641BBE">
        <w:rPr>
          <w:rFonts w:ascii="Times New Roman" w:hAnsi="Times New Roman" w:cs="Times New Roman"/>
          <w:sz w:val="24"/>
          <w:szCs w:val="24"/>
        </w:rPr>
        <w:t>f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mon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noProof/>
          <w:sz w:val="24"/>
          <w:szCs w:val="24"/>
        </w:rPr>
        <w:t>period</w:t>
      </w:r>
      <w:r w:rsidR="0022437C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re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517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(</w:t>
      </w:r>
      <w:r w:rsidR="004A054B" w:rsidRPr="00641BBE">
        <w:rPr>
          <w:rFonts w:ascii="Times New Roman" w:hAnsi="Times New Roman" w:cs="Times New Roman"/>
          <w:sz w:val="24"/>
          <w:szCs w:val="24"/>
        </w:rPr>
        <w:t>61.9%</w:t>
      </w:r>
      <w:r w:rsidR="0022437C" w:rsidRPr="00641BBE">
        <w:rPr>
          <w:rFonts w:ascii="Times New Roman" w:hAnsi="Times New Roman" w:cs="Times New Roman"/>
          <w:sz w:val="24"/>
          <w:szCs w:val="24"/>
        </w:rPr>
        <w:t>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32718">
        <w:rPr>
          <w:rFonts w:ascii="Times New Roman" w:hAnsi="Times New Roman" w:cs="Times New Roman"/>
          <w:sz w:val="24"/>
          <w:szCs w:val="24"/>
        </w:rPr>
        <w:t xml:space="preserve">of the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antan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h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high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numb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A054B" w:rsidRPr="00641BBE">
        <w:rPr>
          <w:rFonts w:ascii="Times New Roman" w:hAnsi="Times New Roman" w:cs="Times New Roman"/>
          <w:sz w:val="24"/>
          <w:szCs w:val="24"/>
        </w:rPr>
        <w:t>featu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A054B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A054B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(</w:t>
      </w:r>
      <w:r w:rsidRPr="00641BBE">
        <w:rPr>
          <w:rFonts w:ascii="Times New Roman" w:hAnsi="Times New Roman" w:cs="Times New Roman"/>
          <w:sz w:val="24"/>
          <w:szCs w:val="24"/>
        </w:rPr>
        <w:t>N=</w:t>
      </w:r>
      <w:r w:rsidR="0022437C" w:rsidRPr="00641BBE">
        <w:rPr>
          <w:rFonts w:ascii="Times New Roman" w:hAnsi="Times New Roman" w:cs="Times New Roman"/>
          <w:sz w:val="24"/>
          <w:szCs w:val="24"/>
        </w:rPr>
        <w:t>124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24%)</w:t>
      </w:r>
      <w:r w:rsidR="004A054B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ll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ris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h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lea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m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4A054B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A054B" w:rsidRPr="00641BBE">
        <w:rPr>
          <w:rFonts w:ascii="Times New Roman" w:hAnsi="Times New Roman" w:cs="Times New Roman"/>
          <w:sz w:val="24"/>
          <w:szCs w:val="24"/>
        </w:rPr>
        <w:t>featu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A054B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A054B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(</w:t>
      </w:r>
      <w:r w:rsidRPr="00641BBE">
        <w:rPr>
          <w:rFonts w:ascii="Times New Roman" w:hAnsi="Times New Roman" w:cs="Times New Roman"/>
          <w:sz w:val="24"/>
          <w:szCs w:val="24"/>
        </w:rPr>
        <w:t>N=</w:t>
      </w:r>
      <w:r w:rsidR="0022437C" w:rsidRPr="00641BBE">
        <w:rPr>
          <w:rFonts w:ascii="Times New Roman" w:hAnsi="Times New Roman" w:cs="Times New Roman"/>
          <w:sz w:val="24"/>
          <w:szCs w:val="24"/>
        </w:rPr>
        <w:t>11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2.1%)</w:t>
      </w:r>
      <w:r w:rsidR="004C54D5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C54D5" w:rsidRPr="00641BBE">
        <w:rPr>
          <w:rFonts w:ascii="Times New Roman" w:hAnsi="Times New Roman" w:cs="Times New Roman"/>
          <w:sz w:val="24"/>
          <w:szCs w:val="24"/>
        </w:rPr>
        <w:t>S</w:t>
      </w:r>
      <w:r w:rsidR="0022437C" w:rsidRPr="00641BBE">
        <w:rPr>
          <w:rFonts w:ascii="Times New Roman" w:hAnsi="Times New Roman" w:cs="Times New Roman"/>
          <w:sz w:val="24"/>
          <w:szCs w:val="24"/>
        </w:rPr>
        <w:t>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4F99">
        <w:rPr>
          <w:rFonts w:ascii="Times New Roman" w:hAnsi="Times New Roman" w:cs="Times New Roman"/>
          <w:sz w:val="24"/>
          <w:szCs w:val="24"/>
        </w:rPr>
        <w:t xml:space="preserve">UK </w:t>
      </w:r>
      <w:r w:rsidR="0022437C" w:rsidRPr="00641BBE">
        <w:rPr>
          <w:rFonts w:ascii="Times New Roman" w:hAnsi="Times New Roman" w:cs="Times New Roman"/>
          <w:sz w:val="24"/>
          <w:szCs w:val="24"/>
        </w:rPr>
        <w:t>hi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tre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nks</w:t>
      </w:r>
      <w:r w:rsidR="005C4F9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Halifax</w:t>
      </w:r>
      <w:r w:rsidR="005C4F9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nl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4F99">
        <w:rPr>
          <w:rFonts w:ascii="Times New Roman" w:hAnsi="Times New Roman" w:cs="Times New Roman"/>
          <w:sz w:val="24"/>
          <w:szCs w:val="24"/>
        </w:rPr>
        <w:t>b</w:t>
      </w:r>
      <w:r w:rsidR="0022437C" w:rsidRPr="00641BBE">
        <w:rPr>
          <w:rFonts w:ascii="Times New Roman" w:hAnsi="Times New Roman" w:cs="Times New Roman"/>
          <w:sz w:val="24"/>
          <w:szCs w:val="24"/>
        </w:rPr>
        <w:t>anks</w:t>
      </w:r>
      <w:r w:rsidR="005C4F9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esc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ainsbury</w:t>
      </w:r>
      <w:r w:rsidR="005C4F9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ea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ample</w:t>
      </w:r>
      <w:r w:rsidR="00116BAE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erm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roduc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4F99">
        <w:rPr>
          <w:rFonts w:ascii="Times New Roman" w:hAnsi="Times New Roman" w:cs="Times New Roman"/>
          <w:sz w:val="24"/>
          <w:szCs w:val="24"/>
        </w:rPr>
        <w:t xml:space="preserve">a </w:t>
      </w:r>
      <w:r w:rsidR="00116BAE" w:rsidRPr="00641BBE">
        <w:rPr>
          <w:rFonts w:ascii="Times New Roman" w:hAnsi="Times New Roman" w:cs="Times New Roman"/>
          <w:sz w:val="24"/>
          <w:szCs w:val="24"/>
        </w:rPr>
        <w:t>c</w:t>
      </w:r>
      <w:r w:rsidR="0022437C" w:rsidRPr="00641BBE">
        <w:rPr>
          <w:rFonts w:ascii="Times New Roman" w:hAnsi="Times New Roman" w:cs="Times New Roman"/>
          <w:sz w:val="24"/>
          <w:szCs w:val="24"/>
        </w:rPr>
        <w:t>ur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16BAE" w:rsidRPr="00641BBE">
        <w:rPr>
          <w:rFonts w:ascii="Times New Roman" w:hAnsi="Times New Roman" w:cs="Times New Roman"/>
          <w:sz w:val="24"/>
          <w:szCs w:val="24"/>
        </w:rPr>
        <w:t>a</w:t>
      </w:r>
      <w:r w:rsidR="0022437C" w:rsidRPr="00641BBE">
        <w:rPr>
          <w:rFonts w:ascii="Times New Roman" w:hAnsi="Times New Roman" w:cs="Times New Roman"/>
          <w:sz w:val="24"/>
          <w:szCs w:val="24"/>
        </w:rPr>
        <w:t>cc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requent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16BAE" w:rsidRPr="00641BBE">
        <w:rPr>
          <w:rFonts w:ascii="Times New Roman" w:hAnsi="Times New Roman" w:cs="Times New Roman"/>
          <w:sz w:val="24"/>
          <w:szCs w:val="24"/>
        </w:rPr>
        <w:t>produ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(</w:t>
      </w:r>
      <w:r w:rsidR="004C54D5" w:rsidRPr="00641BBE">
        <w:rPr>
          <w:rFonts w:ascii="Times New Roman" w:hAnsi="Times New Roman" w:cs="Times New Roman"/>
          <w:sz w:val="24"/>
          <w:szCs w:val="24"/>
        </w:rPr>
        <w:t>N=</w:t>
      </w:r>
      <w:r w:rsidR="0022437C" w:rsidRPr="00641BBE">
        <w:rPr>
          <w:rFonts w:ascii="Times New Roman" w:hAnsi="Times New Roman" w:cs="Times New Roman"/>
          <w:sz w:val="24"/>
          <w:szCs w:val="24"/>
        </w:rPr>
        <w:t>359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69.4%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verdraf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acilit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4F99">
        <w:rPr>
          <w:rFonts w:ascii="Times New Roman" w:hAnsi="Times New Roman" w:cs="Times New Roman"/>
          <w:sz w:val="24"/>
          <w:szCs w:val="24"/>
        </w:rPr>
        <w:t>were</w:t>
      </w:r>
      <w:r w:rsidR="005C4F99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lea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requent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(</w:t>
      </w:r>
      <w:r w:rsidR="004C54D5" w:rsidRPr="00641BBE">
        <w:rPr>
          <w:rFonts w:ascii="Times New Roman" w:hAnsi="Times New Roman" w:cs="Times New Roman"/>
          <w:sz w:val="24"/>
          <w:szCs w:val="24"/>
        </w:rPr>
        <w:t>N=</w:t>
      </w:r>
      <w:r w:rsidR="0022437C" w:rsidRPr="00641BBE">
        <w:rPr>
          <w:rFonts w:ascii="Times New Roman" w:hAnsi="Times New Roman" w:cs="Times New Roman"/>
          <w:sz w:val="24"/>
          <w:szCs w:val="24"/>
        </w:rPr>
        <w:t>7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1.4%).</w:t>
      </w:r>
    </w:p>
    <w:p w14:paraId="4EDFEA7E" w14:textId="37A607DF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lastRenderedPageBreak/>
        <w:t>Posi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phas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“</w:t>
      </w:r>
      <w:r w:rsidRPr="00641BBE">
        <w:rPr>
          <w:rFonts w:ascii="Times New Roman" w:hAnsi="Times New Roman" w:cs="Times New Roman"/>
          <w:sz w:val="24"/>
          <w:szCs w:val="24"/>
        </w:rPr>
        <w:t>love</w:t>
      </w:r>
      <w:r w:rsidR="00486F2A" w:rsidRPr="00641BBE">
        <w:rPr>
          <w:rFonts w:ascii="Times New Roman" w:hAnsi="Times New Roman" w:cs="Times New Roman"/>
          <w:sz w:val="24"/>
          <w:szCs w:val="24"/>
        </w:rPr>
        <w:t>”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“</w:t>
      </w:r>
      <w:r w:rsidRPr="00641BBE">
        <w:rPr>
          <w:rFonts w:ascii="Times New Roman" w:hAnsi="Times New Roman" w:cs="Times New Roman"/>
          <w:sz w:val="24"/>
          <w:szCs w:val="24"/>
        </w:rPr>
        <w:t>happiness</w:t>
      </w:r>
      <w:r w:rsidR="00486F2A" w:rsidRPr="00641BBE">
        <w:rPr>
          <w:rFonts w:ascii="Times New Roman" w:hAnsi="Times New Roman" w:cs="Times New Roman"/>
          <w:sz w:val="24"/>
          <w:szCs w:val="24"/>
        </w:rPr>
        <w:t>”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“</w:t>
      </w:r>
      <w:r w:rsidRPr="00641BBE">
        <w:rPr>
          <w:rFonts w:ascii="Times New Roman" w:hAnsi="Times New Roman" w:cs="Times New Roman"/>
          <w:sz w:val="24"/>
          <w:szCs w:val="24"/>
        </w:rPr>
        <w:t>pride</w:t>
      </w:r>
      <w:r w:rsidR="00486F2A" w:rsidRPr="00641BBE">
        <w:rPr>
          <w:rFonts w:ascii="Times New Roman" w:hAnsi="Times New Roman" w:cs="Times New Roman"/>
          <w:sz w:val="24"/>
          <w:szCs w:val="24"/>
        </w:rPr>
        <w:t>”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“</w:t>
      </w:r>
      <w:r w:rsidRPr="00641BBE">
        <w:rPr>
          <w:rFonts w:ascii="Times New Roman" w:hAnsi="Times New Roman" w:cs="Times New Roman"/>
          <w:sz w:val="24"/>
          <w:szCs w:val="24"/>
        </w:rPr>
        <w:t>humour</w:t>
      </w:r>
      <w:r w:rsidR="00486F2A" w:rsidRPr="00641BBE">
        <w:rPr>
          <w:rFonts w:ascii="Times New Roman" w:hAnsi="Times New Roman" w:cs="Times New Roman"/>
          <w:sz w:val="24"/>
          <w:szCs w:val="24"/>
        </w:rPr>
        <w:t>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C54D5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C54D5" w:rsidRPr="00641BBE">
        <w:rPr>
          <w:rFonts w:ascii="Times New Roman" w:hAnsi="Times New Roman" w:cs="Times New Roman"/>
          <w:sz w:val="24"/>
          <w:szCs w:val="24"/>
        </w:rPr>
        <w:t>of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C54D5" w:rsidRPr="00641BBE">
        <w:rPr>
          <w:rFonts w:ascii="Times New Roman" w:hAnsi="Times New Roman" w:cs="Times New Roman"/>
          <w:sz w:val="24"/>
          <w:szCs w:val="24"/>
        </w:rPr>
        <w:t>used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g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C54D5" w:rsidRPr="00641BBE">
        <w:rPr>
          <w:rFonts w:ascii="Times New Roman" w:hAnsi="Times New Roman" w:cs="Times New Roman"/>
          <w:sz w:val="24"/>
          <w:szCs w:val="24"/>
        </w:rPr>
        <w:t>of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ow</w:t>
      </w:r>
      <w:r w:rsidR="004C54D5" w:rsidRPr="00641BBE">
        <w:rPr>
          <w:rFonts w:ascii="Times New Roman" w:hAnsi="Times New Roman" w:cs="Times New Roman"/>
          <w:sz w:val="24"/>
          <w:szCs w:val="24"/>
        </w:rPr>
        <w:t>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dnes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sgus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ger</w:t>
      </w:r>
      <w:r w:rsidR="005C4F9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uilt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min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relie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xation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r w:rsidR="004C54D5" w:rsidRPr="00641BBE">
        <w:rPr>
          <w:rFonts w:ascii="Times New Roman" w:hAnsi="Times New Roman" w:cs="Times New Roman"/>
          <w:sz w:val="24"/>
          <w:szCs w:val="24"/>
        </w:rPr>
        <w:t>N=</w:t>
      </w:r>
      <w:r w:rsidRPr="00641BBE">
        <w:rPr>
          <w:rFonts w:ascii="Times New Roman" w:hAnsi="Times New Roman" w:cs="Times New Roman"/>
          <w:sz w:val="24"/>
          <w:szCs w:val="24"/>
        </w:rPr>
        <w:t>282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C54D5" w:rsidRPr="00641BBE">
        <w:rPr>
          <w:rFonts w:ascii="Times New Roman" w:hAnsi="Times New Roman" w:cs="Times New Roman"/>
          <w:sz w:val="24"/>
          <w:szCs w:val="24"/>
        </w:rPr>
        <w:t>represen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54.5</w:t>
      </w:r>
      <w:r w:rsidR="004C54D5" w:rsidRPr="00641BBE">
        <w:rPr>
          <w:rFonts w:ascii="Times New Roman" w:hAnsi="Times New Roman" w:cs="Times New Roman"/>
          <w:sz w:val="24"/>
          <w:szCs w:val="24"/>
        </w:rPr>
        <w:t>%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t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mp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C54D5" w:rsidRPr="00641BBE">
        <w:rPr>
          <w:rFonts w:ascii="Times New Roman" w:hAnsi="Times New Roman" w:cs="Times New Roman"/>
          <w:sz w:val="24"/>
          <w:szCs w:val="24"/>
        </w:rPr>
        <w:t>N=</w:t>
      </w:r>
      <w:r w:rsidRPr="00641BBE">
        <w:rPr>
          <w:rFonts w:ascii="Times New Roman" w:hAnsi="Times New Roman" w:cs="Times New Roman"/>
          <w:sz w:val="24"/>
          <w:szCs w:val="24"/>
        </w:rPr>
        <w:t>517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4F99">
        <w:rPr>
          <w:rFonts w:ascii="Times New Roman" w:hAnsi="Times New Roman" w:cs="Times New Roman"/>
          <w:sz w:val="24"/>
          <w:szCs w:val="24"/>
        </w:rPr>
        <w:t xml:space="preserve">of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llow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security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51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48.5%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excitement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2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42.6%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adventure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99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38.5%)</w:t>
      </w:r>
      <w:r w:rsidR="005C4F9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status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85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35.8%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g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“</w:t>
      </w:r>
      <w:r w:rsidRPr="00641BBE">
        <w:rPr>
          <w:rFonts w:ascii="Times New Roman" w:hAnsi="Times New Roman" w:cs="Times New Roman"/>
          <w:sz w:val="24"/>
          <w:szCs w:val="24"/>
        </w:rPr>
        <w:t>sorrow</w:t>
      </w:r>
      <w:r w:rsidR="00486F2A" w:rsidRPr="00641BBE">
        <w:rPr>
          <w:rFonts w:ascii="Times New Roman" w:hAnsi="Times New Roman" w:cs="Times New Roman"/>
          <w:sz w:val="24"/>
          <w:szCs w:val="24"/>
        </w:rPr>
        <w:t>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7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“guilt”</w:t>
      </w:r>
      <w:r w:rsidR="005C4F9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“fear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7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ld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“</w:t>
      </w:r>
      <w:r w:rsidRPr="00641BBE">
        <w:rPr>
          <w:rFonts w:ascii="Times New Roman" w:hAnsi="Times New Roman" w:cs="Times New Roman"/>
          <w:sz w:val="24"/>
          <w:szCs w:val="24"/>
        </w:rPr>
        <w:t>sexual</w:t>
      </w:r>
      <w:r w:rsidR="00486F2A" w:rsidRPr="00641BBE">
        <w:rPr>
          <w:rFonts w:ascii="Times New Roman" w:hAnsi="Times New Roman" w:cs="Times New Roman"/>
          <w:sz w:val="24"/>
          <w:szCs w:val="24"/>
        </w:rPr>
        <w:t>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</w:t>
      </w:r>
      <w:r w:rsidR="00E9023F" w:rsidRPr="00641BBE">
        <w:rPr>
          <w:rFonts w:ascii="Times New Roman" w:hAnsi="Times New Roman" w:cs="Times New Roman"/>
          <w:sz w:val="24"/>
          <w:szCs w:val="24"/>
        </w:rPr>
        <w:t>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und</w:t>
      </w:r>
      <w:r w:rsidR="005C4F99">
        <w:rPr>
          <w:rFonts w:ascii="Times New Roman" w:hAnsi="Times New Roman" w:cs="Times New Roman"/>
          <w:sz w:val="24"/>
          <w:szCs w:val="24"/>
        </w:rPr>
        <w:t xml:space="preserve"> to 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4F99">
        <w:rPr>
          <w:rFonts w:ascii="Times New Roman" w:hAnsi="Times New Roman" w:cs="Times New Roman"/>
          <w:sz w:val="24"/>
          <w:szCs w:val="24"/>
        </w:rPr>
        <w:t xml:space="preserve">these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5C4F99">
        <w:rPr>
          <w:rFonts w:ascii="Times New Roman" w:hAnsi="Times New Roman" w:cs="Times New Roman"/>
          <w:sz w:val="24"/>
          <w:szCs w:val="24"/>
        </w:rPr>
        <w:t>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5C4F99">
        <w:rPr>
          <w:rFonts w:ascii="Times New Roman" w:hAnsi="Times New Roman" w:cs="Times New Roman"/>
          <w:sz w:val="24"/>
          <w:szCs w:val="24"/>
        </w:rPr>
        <w:t>s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</w:p>
    <w:p w14:paraId="7EE9E29C" w14:textId="56B48EB4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517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92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7.8%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llustration</w:t>
      </w:r>
      <w:r w:rsidR="005C4F99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4F99">
        <w:rPr>
          <w:rFonts w:ascii="Times New Roman" w:hAnsi="Times New Roman" w:cs="Times New Roman"/>
          <w:sz w:val="24"/>
          <w:szCs w:val="24"/>
        </w:rPr>
        <w:t>R</w:t>
      </w:r>
      <w:r w:rsidRPr="00641BBE">
        <w:rPr>
          <w:rFonts w:ascii="Times New Roman" w:hAnsi="Times New Roman" w:cs="Times New Roman"/>
          <w:sz w:val="24"/>
          <w:szCs w:val="24"/>
        </w:rPr>
        <w:t>egar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de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dominant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8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54.2%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mp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a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erien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A64631" w14:textId="349B4C8E" w:rsidR="0022437C" w:rsidRPr="00641BBE" w:rsidRDefault="005C4F99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Pr="00641BBE">
        <w:rPr>
          <w:rFonts w:ascii="Times New Roman" w:hAnsi="Times New Roman" w:cs="Times New Roman"/>
          <w:sz w:val="24"/>
          <w:szCs w:val="24"/>
        </w:rPr>
        <w:t>mages of staff featured</w:t>
      </w:r>
      <w:r>
        <w:rPr>
          <w:rFonts w:ascii="Times New Roman" w:hAnsi="Times New Roman" w:cs="Times New Roman"/>
          <w:sz w:val="24"/>
          <w:szCs w:val="24"/>
        </w:rPr>
        <w:t xml:space="preserve"> in</w:t>
      </w:r>
      <w:r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123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D1036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(23.7%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who</w:t>
      </w:r>
      <w:proofErr w:type="gram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lik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unifor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na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d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na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it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clu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mage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imal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articula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a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dog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8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(1.5</w:t>
      </w:r>
      <w:r w:rsidR="00ED1036" w:rsidRPr="00641BBE">
        <w:rPr>
          <w:rFonts w:ascii="Times New Roman" w:hAnsi="Times New Roman" w:cs="Times New Roman"/>
          <w:sz w:val="24"/>
          <w:szCs w:val="24"/>
        </w:rPr>
        <w:t>%</w:t>
      </w:r>
      <w:r w:rsidR="0022437C" w:rsidRPr="00641BBE">
        <w:rPr>
          <w:rFonts w:ascii="Times New Roman" w:hAnsi="Times New Roman" w:cs="Times New Roman"/>
          <w:sz w:val="24"/>
          <w:szCs w:val="24"/>
        </w:rPr>
        <w:t>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="0022437C" w:rsidRPr="00641BBE">
        <w:rPr>
          <w:rFonts w:ascii="Times New Roman" w:hAnsi="Times New Roman" w:cs="Times New Roman"/>
          <w:sz w:val="24"/>
          <w:szCs w:val="24"/>
        </w:rPr>
        <w:t>arto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llustrations</w:t>
      </w:r>
      <w:r w:rsidRPr="005C4F99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d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Pr="00641BBE">
        <w:rPr>
          <w:rFonts w:ascii="Times New Roman" w:hAnsi="Times New Roman" w:cs="Times New Roman"/>
          <w:sz w:val="24"/>
          <w:szCs w:val="24"/>
        </w:rPr>
        <w:t>14 (2.7%) of the advertisements</w:t>
      </w:r>
      <w:r w:rsidR="0022437C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Lloy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S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(n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pl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S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Lloy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</w:t>
      </w:r>
      <w:r w:rsidR="0022437C" w:rsidRPr="00641BBE">
        <w:rPr>
          <w:rFonts w:ascii="Times New Roman" w:hAnsi="Times New Roman" w:cs="Times New Roman"/>
          <w:sz w:val="24"/>
          <w:szCs w:val="24"/>
        </w:rPr>
        <w:t>anks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s</w:t>
      </w:r>
      <w:r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oupl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hildren</w:t>
      </w:r>
      <w:r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0F7909" w:rsidRPr="00641BBE">
        <w:rPr>
          <w:rFonts w:ascii="Times New Roman" w:hAnsi="Times New Roman" w:cs="Times New Roman"/>
          <w:sz w:val="24"/>
          <w:szCs w:val="24"/>
        </w:rPr>
        <w:t>/</w:t>
      </w:r>
      <w:r w:rsidR="0022437C"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hildr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ar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ontext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17DE4C" w14:textId="439A24FB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umb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u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</w:t>
      </w:r>
      <w:r w:rsidR="005C4F99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517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316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61.1%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f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p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l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D2D" w:rsidRPr="00641BBE">
        <w:rPr>
          <w:rFonts w:ascii="Times New Roman" w:hAnsi="Times New Roman" w:cs="Times New Roman"/>
          <w:sz w:val="24"/>
          <w:szCs w:val="24"/>
        </w:rPr>
        <w:t xml:space="preserve">emotionally appealing </w:t>
      </w:r>
      <w:r w:rsidRPr="00641BBE">
        <w:rPr>
          <w:rFonts w:ascii="Times New Roman" w:hAnsi="Times New Roman" w:cs="Times New Roman"/>
          <w:sz w:val="24"/>
          <w:szCs w:val="24"/>
        </w:rPr>
        <w:t>sampl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38.9%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le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5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c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u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ev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l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5F7D2D">
        <w:rPr>
          <w:rFonts w:ascii="Times New Roman" w:hAnsi="Times New Roman" w:cs="Times New Roman"/>
          <w:sz w:val="24"/>
          <w:szCs w:val="24"/>
        </w:rPr>
        <w:t xml:space="preserve"> 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ind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DD7E1E8" w14:textId="60628B75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Col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ckgr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u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noProof/>
          <w:sz w:val="24"/>
          <w:szCs w:val="24"/>
        </w:rPr>
        <w:t>Advertisements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where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texts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full</w:t>
      </w:r>
      <w:r w:rsidR="0090380A" w:rsidRPr="00641BB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colou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fu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”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ckgr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tw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”</w:t>
      </w:r>
      <w:r w:rsidR="005F7D2D">
        <w:rPr>
          <w:rFonts w:ascii="Times New Roman" w:hAnsi="Times New Roman" w:cs="Times New Roman"/>
          <w:sz w:val="24"/>
          <w:szCs w:val="24"/>
        </w:rPr>
        <w:t>, and where</w:t>
      </w:r>
      <w:r w:rsidR="005F7D2D" w:rsidRPr="00641BBE">
        <w:rPr>
          <w:rFonts w:ascii="Times New Roman" w:hAnsi="Times New Roman" w:cs="Times New Roman"/>
          <w:sz w:val="24"/>
          <w:szCs w:val="24"/>
        </w:rPr>
        <w:t xml:space="preserve"> the advertisements were in black and white</w:t>
      </w:r>
      <w:r w:rsidR="005F7D2D">
        <w:rPr>
          <w:rFonts w:ascii="Times New Roman" w:hAnsi="Times New Roman" w:cs="Times New Roman"/>
          <w:sz w:val="24"/>
          <w:szCs w:val="24"/>
        </w:rPr>
        <w:t xml:space="preserve"> or white and black (i.e. reversed)</w:t>
      </w:r>
      <w:r w:rsidR="005F7D2D" w:rsidRPr="00641BBE">
        <w:rPr>
          <w:rFonts w:ascii="Times New Roman" w:hAnsi="Times New Roman" w:cs="Times New Roman"/>
          <w:sz w:val="24"/>
          <w:szCs w:val="24"/>
        </w:rPr>
        <w:t xml:space="preserve">, </w:t>
      </w:r>
      <w:r w:rsidR="005F7D2D">
        <w:rPr>
          <w:rFonts w:ascii="Times New Roman" w:hAnsi="Times New Roman" w:cs="Times New Roman"/>
          <w:sz w:val="24"/>
          <w:szCs w:val="24"/>
        </w:rPr>
        <w:t>they were co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bla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te”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min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D2D">
        <w:rPr>
          <w:rFonts w:ascii="Times New Roman" w:hAnsi="Times New Roman" w:cs="Times New Roman"/>
          <w:sz w:val="24"/>
          <w:szCs w:val="24"/>
        </w:rPr>
        <w:t>in</w:t>
      </w:r>
      <w:r w:rsidR="005F7D2D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mp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5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517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4.8</w:t>
      </w:r>
      <w:r w:rsidR="000B2080" w:rsidRPr="00641BBE">
        <w:rPr>
          <w:rFonts w:ascii="Times New Roman" w:hAnsi="Times New Roman" w:cs="Times New Roman"/>
          <w:sz w:val="24"/>
          <w:szCs w:val="24"/>
        </w:rPr>
        <w:t>%</w:t>
      </w:r>
      <w:r w:rsidRPr="00641BBE">
        <w:rPr>
          <w:rFonts w:ascii="Times New Roman" w:hAnsi="Times New Roman" w:cs="Times New Roman"/>
          <w:sz w:val="24"/>
          <w:szCs w:val="24"/>
        </w:rPr>
        <w:t>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la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w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89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7.2</w:t>
      </w:r>
      <w:r w:rsidR="000B2080" w:rsidRPr="00641BBE">
        <w:rPr>
          <w:rFonts w:ascii="Times New Roman" w:hAnsi="Times New Roman" w:cs="Times New Roman"/>
          <w:sz w:val="24"/>
          <w:szCs w:val="24"/>
        </w:rPr>
        <w:t>%</w:t>
      </w:r>
      <w:r w:rsidRPr="00641BBE">
        <w:rPr>
          <w:rFonts w:ascii="Times New Roman" w:hAnsi="Times New Roman" w:cs="Times New Roman"/>
          <w:sz w:val="24"/>
          <w:szCs w:val="24"/>
        </w:rPr>
        <w:t>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</w:t>
      </w:r>
      <w:r w:rsidR="005F7D2D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rg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umb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403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77.9</w:t>
      </w:r>
      <w:r w:rsidR="000B2080" w:rsidRPr="00641BBE">
        <w:rPr>
          <w:rFonts w:ascii="Times New Roman" w:hAnsi="Times New Roman" w:cs="Times New Roman"/>
          <w:sz w:val="24"/>
          <w:szCs w:val="24"/>
        </w:rPr>
        <w:t>%</w:t>
      </w:r>
      <w:r w:rsidRPr="00641BBE">
        <w:rPr>
          <w:rFonts w:ascii="Times New Roman" w:hAnsi="Times New Roman" w:cs="Times New Roman"/>
          <w:sz w:val="24"/>
          <w:szCs w:val="24"/>
        </w:rPr>
        <w:t>).</w:t>
      </w:r>
    </w:p>
    <w:p w14:paraId="6E5144B2" w14:textId="7778ED9C" w:rsidR="003857B5" w:rsidRPr="00E9023F" w:rsidRDefault="0099275F" w:rsidP="009B2CC5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5.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E9023F">
        <w:rPr>
          <w:rFonts w:ascii="Times New Roman" w:hAnsi="Times New Roman" w:cs="Times New Roman"/>
          <w:b/>
          <w:color w:val="auto"/>
          <w:sz w:val="24"/>
          <w:szCs w:val="24"/>
        </w:rPr>
        <w:t>Study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E9023F">
        <w:rPr>
          <w:rFonts w:ascii="Times New Roman" w:hAnsi="Times New Roman" w:cs="Times New Roman"/>
          <w:b/>
          <w:color w:val="auto"/>
          <w:sz w:val="24"/>
          <w:szCs w:val="24"/>
        </w:rPr>
        <w:t>2: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4C5A69" w:rsidRPr="00E9023F">
        <w:rPr>
          <w:rFonts w:ascii="Times New Roman" w:hAnsi="Times New Roman" w:cs="Times New Roman"/>
          <w:b/>
          <w:color w:val="auto"/>
          <w:sz w:val="24"/>
          <w:szCs w:val="24"/>
        </w:rPr>
        <w:t>Consumers’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E9023F" w:rsidRPr="00E9023F">
        <w:rPr>
          <w:rFonts w:ascii="Times New Roman" w:hAnsi="Times New Roman" w:cs="Times New Roman"/>
          <w:b/>
          <w:color w:val="auto"/>
          <w:sz w:val="24"/>
          <w:szCs w:val="24"/>
        </w:rPr>
        <w:t>p</w:t>
      </w:r>
      <w:r w:rsidR="004C5A69" w:rsidRPr="00E9023F">
        <w:rPr>
          <w:rFonts w:ascii="Times New Roman" w:hAnsi="Times New Roman" w:cs="Times New Roman"/>
          <w:b/>
          <w:color w:val="auto"/>
          <w:sz w:val="24"/>
          <w:szCs w:val="24"/>
        </w:rPr>
        <w:t>erception</w:t>
      </w:r>
      <w:r w:rsidR="00770352" w:rsidRPr="00E9023F"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4C5A69" w:rsidRPr="00E9023F">
        <w:rPr>
          <w:rFonts w:ascii="Times New Roman" w:hAnsi="Times New Roman" w:cs="Times New Roman"/>
          <w:b/>
          <w:color w:val="auto"/>
          <w:sz w:val="24"/>
          <w:szCs w:val="24"/>
        </w:rPr>
        <w:t>of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E9023F" w:rsidRPr="00E9023F">
        <w:rPr>
          <w:rFonts w:ascii="Times New Roman" w:hAnsi="Times New Roman" w:cs="Times New Roman"/>
          <w:b/>
          <w:color w:val="auto"/>
          <w:sz w:val="24"/>
          <w:szCs w:val="24"/>
        </w:rPr>
        <w:t>e</w:t>
      </w:r>
      <w:r w:rsidR="004C5A69" w:rsidRPr="00E9023F">
        <w:rPr>
          <w:rFonts w:ascii="Times New Roman" w:hAnsi="Times New Roman" w:cs="Times New Roman"/>
          <w:b/>
          <w:color w:val="auto"/>
          <w:sz w:val="24"/>
          <w:szCs w:val="24"/>
        </w:rPr>
        <w:t>motional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E9023F" w:rsidRPr="00E9023F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="004C5A69" w:rsidRPr="00E9023F">
        <w:rPr>
          <w:rFonts w:ascii="Times New Roman" w:hAnsi="Times New Roman" w:cs="Times New Roman"/>
          <w:b/>
          <w:color w:val="auto"/>
          <w:sz w:val="24"/>
          <w:szCs w:val="24"/>
        </w:rPr>
        <w:t>ppeals</w:t>
      </w:r>
    </w:p>
    <w:p w14:paraId="3EC54930" w14:textId="7B9E9541" w:rsidR="003857B5" w:rsidRPr="00E9023F" w:rsidRDefault="0099275F" w:rsidP="009B2CC5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5.1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E9023F">
        <w:rPr>
          <w:rFonts w:ascii="Times New Roman" w:hAnsi="Times New Roman" w:cs="Times New Roman"/>
          <w:b/>
          <w:color w:val="auto"/>
          <w:sz w:val="24"/>
          <w:szCs w:val="24"/>
        </w:rPr>
        <w:t>Research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E9023F">
        <w:rPr>
          <w:rFonts w:ascii="Times New Roman" w:hAnsi="Times New Roman" w:cs="Times New Roman"/>
          <w:b/>
          <w:color w:val="auto"/>
          <w:sz w:val="24"/>
          <w:szCs w:val="24"/>
        </w:rPr>
        <w:t>design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E9023F">
        <w:rPr>
          <w:rFonts w:ascii="Times New Roman" w:hAnsi="Times New Roman" w:cs="Times New Roman"/>
          <w:b/>
          <w:color w:val="auto"/>
          <w:sz w:val="24"/>
          <w:szCs w:val="24"/>
        </w:rPr>
        <w:t>and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E9023F">
        <w:rPr>
          <w:rFonts w:ascii="Times New Roman" w:hAnsi="Times New Roman" w:cs="Times New Roman"/>
          <w:b/>
          <w:color w:val="auto"/>
          <w:sz w:val="24"/>
          <w:szCs w:val="24"/>
        </w:rPr>
        <w:t>methods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</w:p>
    <w:p w14:paraId="31959F43" w14:textId="35840A5F" w:rsidR="003857B5" w:rsidRPr="00641BBE" w:rsidRDefault="003857B5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consum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ption</w:t>
      </w:r>
      <w:r w:rsidR="00E9023F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itude</w:t>
      </w:r>
      <w:r w:rsidR="00E9023F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w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5F7D2D">
        <w:rPr>
          <w:rFonts w:ascii="Times New Roman" w:hAnsi="Times New Roman" w:cs="Times New Roman"/>
          <w:sz w:val="24"/>
          <w:szCs w:val="24"/>
        </w:rPr>
        <w:t>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5F7D2D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mi</w:t>
      </w:r>
      <w:r w:rsidR="00E9023F" w:rsidRPr="00641BBE">
        <w:rPr>
          <w:rFonts w:ascii="Times New Roman" w:hAnsi="Times New Roman" w:cs="Times New Roman"/>
          <w:sz w:val="24"/>
          <w:szCs w:val="24"/>
        </w:rPr>
        <w:t>-</w:t>
      </w:r>
      <w:r w:rsidRPr="00641BBE">
        <w:rPr>
          <w:rFonts w:ascii="Times New Roman" w:hAnsi="Times New Roman" w:cs="Times New Roman"/>
          <w:sz w:val="24"/>
          <w:szCs w:val="24"/>
        </w:rPr>
        <w:t>struc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view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9023F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9023F" w:rsidRPr="00641BBE">
        <w:rPr>
          <w:rFonts w:ascii="Times New Roman" w:hAnsi="Times New Roman" w:cs="Times New Roman"/>
          <w:sz w:val="24"/>
          <w:szCs w:val="24"/>
        </w:rPr>
        <w:t>condu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9023F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9023F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9023F"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9023F" w:rsidRPr="00641BBE">
        <w:rPr>
          <w:rFonts w:ascii="Times New Roman" w:hAnsi="Times New Roman" w:cs="Times New Roman"/>
          <w:sz w:val="24"/>
          <w:szCs w:val="24"/>
        </w:rPr>
        <w:t>(Cro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9023F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9023F" w:rsidRPr="00641BBE">
        <w:rPr>
          <w:rFonts w:ascii="Times New Roman" w:hAnsi="Times New Roman" w:cs="Times New Roman"/>
          <w:sz w:val="24"/>
          <w:szCs w:val="24"/>
        </w:rPr>
        <w:t>McKenzi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9023F" w:rsidRPr="00641BBE">
        <w:rPr>
          <w:rFonts w:ascii="Times New Roman" w:hAnsi="Times New Roman" w:cs="Times New Roman"/>
          <w:sz w:val="24"/>
          <w:szCs w:val="24"/>
        </w:rPr>
        <w:t>2006).</w:t>
      </w:r>
    </w:p>
    <w:p w14:paraId="78F42D89" w14:textId="36F31040" w:rsidR="003857B5" w:rsidRPr="00641BBE" w:rsidRDefault="00FA2D87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emi</w:t>
      </w:r>
      <w:r w:rsidRPr="00641BBE">
        <w:rPr>
          <w:rFonts w:ascii="Times New Roman" w:hAnsi="Times New Roman" w:cs="Times New Roman"/>
          <w:sz w:val="24"/>
          <w:szCs w:val="24"/>
        </w:rPr>
        <w:t>-</w:t>
      </w:r>
      <w:r w:rsidR="003857B5" w:rsidRPr="00641BBE">
        <w:rPr>
          <w:rFonts w:ascii="Times New Roman" w:hAnsi="Times New Roman" w:cs="Times New Roman"/>
          <w:sz w:val="24"/>
          <w:szCs w:val="24"/>
        </w:rPr>
        <w:t>struc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terview</w:t>
      </w: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g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an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o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lay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decision</w:t>
      </w:r>
      <w:r w:rsidR="00BE6A8D">
        <w:rPr>
          <w:rFonts w:ascii="Times New Roman" w:hAnsi="Times New Roman" w:cs="Times New Roman"/>
          <w:sz w:val="24"/>
          <w:szCs w:val="24"/>
        </w:rPr>
        <w:t>-</w:t>
      </w:r>
      <w:r w:rsidR="003857B5" w:rsidRPr="00641BBE">
        <w:rPr>
          <w:rFonts w:ascii="Times New Roman" w:hAnsi="Times New Roman" w:cs="Times New Roman"/>
          <w:sz w:val="24"/>
          <w:szCs w:val="24"/>
        </w:rPr>
        <w:t>making</w:t>
      </w:r>
      <w:r w:rsidR="005F7D2D">
        <w:rPr>
          <w:rFonts w:ascii="Times New Roman" w:hAnsi="Times New Roman" w:cs="Times New Roman"/>
          <w:sz w:val="24"/>
          <w:szCs w:val="24"/>
        </w:rPr>
        <w:t>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terviewe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k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ques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</w:t>
      </w: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3857B5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xampl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</w:t>
      </w: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ememb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D2D">
        <w:rPr>
          <w:rFonts w:ascii="Times New Roman" w:hAnsi="Times New Roman" w:cs="Times New Roman"/>
          <w:sz w:val="24"/>
          <w:szCs w:val="24"/>
        </w:rPr>
        <w:t xml:space="preserve">and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i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o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</w:t>
      </w: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decision</w:t>
      </w:r>
      <w:r w:rsidR="00BE6A8D">
        <w:rPr>
          <w:rFonts w:ascii="Times New Roman" w:hAnsi="Times New Roman" w:cs="Times New Roman"/>
          <w:sz w:val="24"/>
          <w:szCs w:val="24"/>
        </w:rPr>
        <w:t>-</w:t>
      </w:r>
      <w:r w:rsidR="003857B5" w:rsidRPr="00641BBE">
        <w:rPr>
          <w:rFonts w:ascii="Times New Roman" w:hAnsi="Times New Roman" w:cs="Times New Roman"/>
          <w:sz w:val="24"/>
          <w:szCs w:val="24"/>
        </w:rPr>
        <w:t>making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e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10BB0"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10BB0" w:rsidRPr="00641BBE">
        <w:rPr>
          <w:rFonts w:ascii="Times New Roman" w:hAnsi="Times New Roman" w:cs="Times New Roman"/>
          <w:sz w:val="24"/>
          <w:szCs w:val="24"/>
        </w:rPr>
        <w:t>diffe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10BB0" w:rsidRPr="00641BBE">
        <w:rPr>
          <w:rFonts w:ascii="Times New Roman" w:hAnsi="Times New Roman" w:cs="Times New Roman"/>
          <w:sz w:val="24"/>
          <w:szCs w:val="24"/>
        </w:rPr>
        <w:t>banks</w:t>
      </w:r>
      <w:r w:rsidR="005F7D2D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10BB0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10BB0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D2461">
        <w:rPr>
          <w:rFonts w:ascii="Times New Roman" w:hAnsi="Times New Roman" w:cs="Times New Roman"/>
          <w:sz w:val="24"/>
          <w:szCs w:val="24"/>
        </w:rPr>
        <w:t xml:space="preserve">selected from </w:t>
      </w:r>
      <w:r w:rsidR="00210BB0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10BB0"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10BB0" w:rsidRPr="00641BBE">
        <w:rPr>
          <w:rFonts w:ascii="Times New Roman" w:hAnsi="Times New Roman" w:cs="Times New Roman"/>
          <w:sz w:val="24"/>
          <w:szCs w:val="24"/>
        </w:rPr>
        <w:t>a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10BB0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10BB0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10BB0" w:rsidRPr="00641BBE">
        <w:rPr>
          <w:rFonts w:ascii="Times New Roman" w:hAnsi="Times New Roman" w:cs="Times New Roman"/>
          <w:sz w:val="24"/>
          <w:szCs w:val="24"/>
        </w:rPr>
        <w:t>1</w:t>
      </w:r>
      <w:proofErr w:type="gram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how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articipant</w:t>
      </w: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nqui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C6AF0">
        <w:rPr>
          <w:rFonts w:ascii="Times New Roman" w:hAnsi="Times New Roman" w:cs="Times New Roman"/>
          <w:sz w:val="24"/>
          <w:szCs w:val="24"/>
        </w:rPr>
        <w:t xml:space="preserve">in </w:t>
      </w:r>
      <w:r w:rsidR="003857B5" w:rsidRPr="00641BBE">
        <w:rPr>
          <w:rFonts w:ascii="Times New Roman" w:hAnsi="Times New Roman" w:cs="Times New Roman"/>
          <w:sz w:val="24"/>
          <w:szCs w:val="24"/>
        </w:rPr>
        <w:t>detai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C6AF0">
        <w:rPr>
          <w:rFonts w:ascii="Times New Roman" w:hAnsi="Times New Roman" w:cs="Times New Roman"/>
          <w:sz w:val="24"/>
          <w:szCs w:val="24"/>
        </w:rPr>
        <w:t xml:space="preserve">for </w:t>
      </w:r>
      <w:r w:rsidR="003857B5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et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E30709" w:rsidRPr="00641BBE">
        <w:rPr>
          <w:rFonts w:ascii="Times New Roman" w:hAnsi="Times New Roman" w:cs="Times New Roman"/>
          <w:sz w:val="24"/>
          <w:szCs w:val="24"/>
        </w:rPr>
        <w:t>s</w:t>
      </w:r>
      <w:r w:rsidR="003857B5" w:rsidRPr="00641BBE">
        <w:rPr>
          <w:rFonts w:ascii="Times New Roman" w:hAnsi="Times New Roman" w:cs="Times New Roman"/>
          <w:sz w:val="24"/>
          <w:szCs w:val="24"/>
        </w:rPr>
        <w:t>.</w:t>
      </w:r>
    </w:p>
    <w:p w14:paraId="4A83EB76" w14:textId="7E82DF1B" w:rsidR="003857B5" w:rsidRPr="001434F5" w:rsidRDefault="0099275F" w:rsidP="001434F5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1434F5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5.2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F967C1" w:rsidRPr="001434F5">
        <w:rPr>
          <w:rFonts w:ascii="Times New Roman" w:hAnsi="Times New Roman" w:cs="Times New Roman"/>
          <w:b/>
          <w:color w:val="auto"/>
          <w:sz w:val="24"/>
          <w:szCs w:val="24"/>
        </w:rPr>
        <w:t>Sampling</w:t>
      </w:r>
    </w:p>
    <w:p w14:paraId="41ECF019" w14:textId="48E5C92D" w:rsidR="003857B5" w:rsidRPr="00641BBE" w:rsidRDefault="003857B5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view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o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la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tw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emb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5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brua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6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ro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rio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c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nd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metim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fice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C6AF0">
        <w:rPr>
          <w:rFonts w:ascii="Times New Roman" w:hAnsi="Times New Roman" w:cs="Times New Roman"/>
          <w:sz w:val="24"/>
          <w:szCs w:val="24"/>
        </w:rPr>
        <w:t>own</w:t>
      </w:r>
      <w:r w:rsidR="00CC6AF0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sma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medium-siz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enterpri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responsi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ope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erat</w:t>
      </w:r>
      <w:r w:rsidR="000F16E1" w:rsidRPr="00641BBE">
        <w:rPr>
          <w:rFonts w:ascii="Times New Roman" w:hAnsi="Times New Roman" w:cs="Times New Roman"/>
          <w:sz w:val="24"/>
          <w:szCs w:val="24"/>
        </w:rPr>
        <w:t>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r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m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view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ffe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ckgroun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rm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ducat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E5D99">
        <w:rPr>
          <w:rFonts w:ascii="Times New Roman" w:hAnsi="Times New Roman" w:cs="Times New Roman"/>
          <w:sz w:val="24"/>
          <w:szCs w:val="24"/>
        </w:rPr>
        <w:t>background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umb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yea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erienc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2C8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ge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volv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d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ffe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ng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2C8" w:rsidRPr="00641BBE">
        <w:rPr>
          <w:rFonts w:ascii="Times New Roman" w:hAnsi="Times New Roman" w:cs="Times New Roman"/>
          <w:sz w:val="24"/>
          <w:szCs w:val="24"/>
        </w:rPr>
        <w:t>s</w:t>
      </w:r>
      <w:r w:rsidRPr="00641BBE">
        <w:rPr>
          <w:rFonts w:ascii="Times New Roman" w:hAnsi="Times New Roman" w:cs="Times New Roman"/>
          <w:sz w:val="24"/>
          <w:szCs w:val="24"/>
        </w:rPr>
        <w:t>tart-up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2C8" w:rsidRPr="00641BBE">
        <w:rPr>
          <w:rFonts w:ascii="Times New Roman" w:hAnsi="Times New Roman" w:cs="Times New Roman"/>
          <w:sz w:val="24"/>
          <w:szCs w:val="24"/>
        </w:rPr>
        <w:t>b</w:t>
      </w:r>
      <w:r w:rsidRPr="00641BBE">
        <w:rPr>
          <w:rFonts w:ascii="Times New Roman" w:hAnsi="Times New Roman" w:cs="Times New Roman"/>
          <w:sz w:val="24"/>
          <w:szCs w:val="24"/>
        </w:rPr>
        <w:t>ri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2C8" w:rsidRPr="00641BBE">
        <w:rPr>
          <w:rFonts w:ascii="Times New Roman" w:hAnsi="Times New Roman" w:cs="Times New Roman"/>
          <w:sz w:val="24"/>
          <w:szCs w:val="24"/>
        </w:rPr>
        <w:t>r</w:t>
      </w:r>
      <w:r w:rsidRPr="00641BBE">
        <w:rPr>
          <w:rFonts w:ascii="Times New Roman" w:hAnsi="Times New Roman" w:cs="Times New Roman"/>
          <w:sz w:val="24"/>
          <w:szCs w:val="24"/>
        </w:rPr>
        <w:t>estorer</w:t>
      </w:r>
      <w:r w:rsidR="005C32C8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s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mp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2C8" w:rsidRPr="00641BBE">
        <w:rPr>
          <w:rFonts w:ascii="Times New Roman" w:hAnsi="Times New Roman" w:cs="Times New Roman"/>
          <w:sz w:val="24"/>
          <w:szCs w:val="24"/>
        </w:rPr>
        <w:t>var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2C8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2C8" w:rsidRPr="00641BBE">
        <w:rPr>
          <w:rFonts w:ascii="Times New Roman" w:hAnsi="Times New Roman" w:cs="Times New Roman"/>
          <w:sz w:val="24"/>
          <w:szCs w:val="24"/>
        </w:rPr>
        <w:t>term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C32C8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os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.</w:t>
      </w:r>
    </w:p>
    <w:p w14:paraId="39C3CDF1" w14:textId="3263B251" w:rsidR="006378B3" w:rsidRPr="00641BBE" w:rsidRDefault="000733BE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6378B3" w:rsidRPr="00641BBE">
        <w:rPr>
          <w:rFonts w:ascii="Times New Roman" w:hAnsi="Times New Roman" w:cs="Times New Roman"/>
          <w:sz w:val="24"/>
          <w:szCs w:val="24"/>
        </w:rPr>
        <w:t>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interview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la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ar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40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minut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each</w:t>
      </w:r>
      <w:r w:rsidR="009F3584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o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orded</w:t>
      </w:r>
      <w:r w:rsidR="006378B3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Pri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interview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meas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ak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ens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infor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con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participate</w:t>
      </w:r>
      <w:r w:rsidR="009F3584">
        <w:rPr>
          <w:rFonts w:ascii="Times New Roman" w:hAnsi="Times New Roman" w:cs="Times New Roman"/>
          <w:sz w:val="24"/>
          <w:szCs w:val="24"/>
        </w:rPr>
        <w:t>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notif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intervie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w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audi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recorde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remin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colle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w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re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confidence</w:t>
      </w:r>
      <w:r w:rsidR="00581414" w:rsidRPr="00641BBE">
        <w:rPr>
          <w:rFonts w:ascii="Times New Roman" w:hAnsi="Times New Roman" w:cs="Times New Roman"/>
          <w:sz w:val="24"/>
          <w:szCs w:val="24"/>
        </w:rPr>
        <w:t>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agr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a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gi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du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interview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adv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qualit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378B3" w:rsidRPr="00641BBE">
        <w:rPr>
          <w:rFonts w:ascii="Times New Roman" w:hAnsi="Times New Roman" w:cs="Times New Roman"/>
          <w:sz w:val="24"/>
          <w:szCs w:val="24"/>
        </w:rPr>
        <w:t>research.</w:t>
      </w:r>
    </w:p>
    <w:p w14:paraId="27C06EBE" w14:textId="5E4ADF90" w:rsidR="00F967C1" w:rsidRPr="001434F5" w:rsidRDefault="0099275F" w:rsidP="001434F5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1434F5">
        <w:rPr>
          <w:rFonts w:ascii="Times New Roman" w:hAnsi="Times New Roman" w:cs="Times New Roman"/>
          <w:b/>
          <w:color w:val="auto"/>
          <w:sz w:val="24"/>
          <w:szCs w:val="24"/>
        </w:rPr>
        <w:t>5.3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F967C1" w:rsidRPr="001434F5">
        <w:rPr>
          <w:rFonts w:ascii="Times New Roman" w:hAnsi="Times New Roman" w:cs="Times New Roman"/>
          <w:b/>
          <w:color w:val="auto"/>
          <w:sz w:val="24"/>
          <w:szCs w:val="24"/>
        </w:rPr>
        <w:t>Data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0733BE" w:rsidRPr="001434F5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="00F967C1" w:rsidRPr="001434F5">
        <w:rPr>
          <w:rFonts w:ascii="Times New Roman" w:hAnsi="Times New Roman" w:cs="Times New Roman"/>
          <w:b/>
          <w:color w:val="auto"/>
          <w:sz w:val="24"/>
          <w:szCs w:val="24"/>
        </w:rPr>
        <w:t>nalysis</w:t>
      </w:r>
    </w:p>
    <w:p w14:paraId="1C6540D9" w14:textId="158D26B8" w:rsidR="006378B3" w:rsidRPr="00641BBE" w:rsidRDefault="006378B3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tra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llow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ree-pa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: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60606C">
        <w:rPr>
          <w:rFonts w:ascii="Times New Roman" w:hAnsi="Times New Roman" w:cs="Times New Roman"/>
          <w:sz w:val="24"/>
          <w:szCs w:val="24"/>
        </w:rPr>
        <w:t xml:space="preserve"> – </w:t>
      </w:r>
      <w:r w:rsidRPr="00641BBE">
        <w:rPr>
          <w:rFonts w:ascii="Times New Roman" w:hAnsi="Times New Roman" w:cs="Times New Roman"/>
          <w:sz w:val="24"/>
          <w:szCs w:val="24"/>
        </w:rPr>
        <w:t>bre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w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aring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ceptual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tegor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ata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x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60606C">
        <w:rPr>
          <w:rFonts w:ascii="Times New Roman" w:hAnsi="Times New Roman" w:cs="Times New Roman"/>
          <w:sz w:val="24"/>
          <w:szCs w:val="24"/>
        </w:rPr>
        <w:t xml:space="preserve"> – </w:t>
      </w:r>
      <w:r w:rsidRPr="00641BBE">
        <w:rPr>
          <w:rFonts w:ascii="Times New Roman" w:hAnsi="Times New Roman" w:cs="Times New Roman"/>
          <w:sz w:val="24"/>
          <w:szCs w:val="24"/>
        </w:rPr>
        <w:t>reassemb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at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roup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amilies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3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le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ding</w:t>
      </w:r>
      <w:r w:rsidR="0060606C">
        <w:rPr>
          <w:rFonts w:ascii="Times New Roman" w:hAnsi="Times New Roman" w:cs="Times New Roman"/>
          <w:sz w:val="24"/>
          <w:szCs w:val="24"/>
        </w:rPr>
        <w:t xml:space="preserve"> – </w:t>
      </w:r>
      <w:r w:rsidRPr="00641BBE">
        <w:rPr>
          <w:rFonts w:ascii="Times New Roman" w:hAnsi="Times New Roman" w:cs="Times New Roman"/>
          <w:sz w:val="24"/>
          <w:szCs w:val="24"/>
        </w:rPr>
        <w:t>develop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m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ent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cep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.e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Strau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rbi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94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98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gaji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et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al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60606C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6).</w:t>
      </w:r>
    </w:p>
    <w:p w14:paraId="737585CB" w14:textId="65FD4F8F" w:rsidR="006378B3" w:rsidRPr="00641BBE" w:rsidRDefault="006378B3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r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m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952E4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bel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1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2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3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1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g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36A01">
        <w:rPr>
          <w:rFonts w:ascii="Times New Roman" w:hAnsi="Times New Roman" w:cs="Times New Roman"/>
          <w:sz w:val="24"/>
          <w:szCs w:val="24"/>
        </w:rPr>
        <w:t xml:space="preserve">a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36A01">
        <w:rPr>
          <w:rFonts w:ascii="Times New Roman" w:hAnsi="Times New Roman" w:cs="Times New Roman"/>
          <w:sz w:val="24"/>
          <w:szCs w:val="24"/>
        </w:rPr>
        <w:t>a</w:t>
      </w:r>
      <w:r w:rsidRPr="00641BBE">
        <w:rPr>
          <w:rFonts w:ascii="Times New Roman" w:hAnsi="Times New Roman" w:cs="Times New Roman"/>
          <w:sz w:val="24"/>
          <w:szCs w:val="24"/>
        </w:rPr>
        <w:t>dvertisemen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2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light</w:t>
      </w:r>
      <w:r w:rsidR="00581414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du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E36A01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3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re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1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2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sw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Q2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o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ntif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E36A01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3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ain</w:t>
      </w:r>
      <w:r w:rsidR="00E36A01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p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Q2b.</w:t>
      </w:r>
    </w:p>
    <w:p w14:paraId="0C417176" w14:textId="58B99EDA" w:rsidR="003857B5" w:rsidRPr="00641BBE" w:rsidRDefault="003857B5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ranscrib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view</w:t>
      </w:r>
      <w:r w:rsidR="00581414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81414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e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1FCC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urat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or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own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rria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Tisdell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15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scrib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d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lidation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ing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ort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ls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dibil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Lincol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Guba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85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952E4" w:rsidRPr="00641BBE">
        <w:rPr>
          <w:rFonts w:ascii="Times New Roman" w:hAnsi="Times New Roman" w:cs="Times New Roman"/>
          <w:sz w:val="24"/>
          <w:szCs w:val="24"/>
        </w:rPr>
        <w:t>T</w:t>
      </w:r>
      <w:r w:rsidRPr="00641BBE">
        <w:rPr>
          <w:rFonts w:ascii="Times New Roman" w:hAnsi="Times New Roman" w:cs="Times New Roman"/>
          <w:sz w:val="24"/>
          <w:szCs w:val="24"/>
        </w:rPr>
        <w:t>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pha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t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n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952E4"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1952E4" w:rsidRPr="00641BBE">
        <w:rPr>
          <w:rFonts w:ascii="Times New Roman" w:hAnsi="Times New Roman" w:cs="Times New Roman"/>
          <w:sz w:val="24"/>
          <w:szCs w:val="24"/>
        </w:rPr>
        <w:t>Shenton</w:t>
      </w:r>
      <w:proofErr w:type="spellEnd"/>
      <w:r w:rsidR="001952E4" w:rsidRPr="00641BBE">
        <w:rPr>
          <w:rFonts w:ascii="Times New Roman" w:hAnsi="Times New Roman" w:cs="Times New Roman"/>
          <w:sz w:val="24"/>
          <w:szCs w:val="24"/>
        </w:rPr>
        <w:t>,</w:t>
      </w:r>
      <w:r w:rsidR="00E36A01">
        <w:rPr>
          <w:rFonts w:ascii="Times New Roman" w:hAnsi="Times New Roman" w:cs="Times New Roman"/>
          <w:sz w:val="24"/>
          <w:szCs w:val="24"/>
        </w:rPr>
        <w:t xml:space="preserve"> </w:t>
      </w:r>
      <w:r w:rsidR="001952E4" w:rsidRPr="00641BBE">
        <w:rPr>
          <w:rFonts w:ascii="Times New Roman" w:hAnsi="Times New Roman" w:cs="Times New Roman"/>
          <w:sz w:val="24"/>
          <w:szCs w:val="24"/>
        </w:rPr>
        <w:t>2004).</w:t>
      </w:r>
    </w:p>
    <w:p w14:paraId="45AA7244" w14:textId="1ABFCB1C" w:rsidR="006378B3" w:rsidRPr="00641BBE" w:rsidRDefault="003857B5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ssi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scri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n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quot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view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ttr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a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3700F" w:rsidRPr="00641BBE">
        <w:rPr>
          <w:rFonts w:ascii="Times New Roman" w:hAnsi="Times New Roman" w:cs="Times New Roman"/>
          <w:sz w:val="24"/>
          <w:szCs w:val="24"/>
        </w:rPr>
        <w:t>(Lincol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3700F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700F" w:rsidRPr="00641BBE">
        <w:rPr>
          <w:rFonts w:ascii="Times New Roman" w:hAnsi="Times New Roman" w:cs="Times New Roman"/>
          <w:sz w:val="24"/>
          <w:szCs w:val="24"/>
        </w:rPr>
        <w:t>Guba</w:t>
      </w:r>
      <w:proofErr w:type="spellEnd"/>
      <w:r w:rsidR="0083700F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3700F" w:rsidRPr="00641BBE">
        <w:rPr>
          <w:rFonts w:ascii="Times New Roman" w:hAnsi="Times New Roman" w:cs="Times New Roman"/>
          <w:sz w:val="24"/>
          <w:szCs w:val="24"/>
        </w:rPr>
        <w:t>1985)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3700F" w:rsidRPr="00641BBE">
        <w:rPr>
          <w:rFonts w:ascii="Times New Roman" w:hAnsi="Times New Roman" w:cs="Times New Roman"/>
          <w:sz w:val="24"/>
          <w:szCs w:val="24"/>
        </w:rPr>
        <w:t>D</w:t>
      </w:r>
      <w:r w:rsidRPr="00641BBE">
        <w:rPr>
          <w:rFonts w:ascii="Times New Roman" w:hAnsi="Times New Roman" w:cs="Times New Roman"/>
          <w:sz w:val="24"/>
          <w:szCs w:val="24"/>
        </w:rPr>
        <w:t>etai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</w:t>
      </w:r>
      <w:r w:rsidR="005D1FCC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thod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dures</w:t>
      </w:r>
      <w:r w:rsidR="00E36A01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i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rry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91080"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36A01">
        <w:rPr>
          <w:rFonts w:ascii="Times New Roman" w:hAnsi="Times New Roman" w:cs="Times New Roman"/>
          <w:sz w:val="24"/>
          <w:szCs w:val="24"/>
        </w:rPr>
        <w:t>were</w:t>
      </w:r>
      <w:r w:rsidR="00E36A01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cum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36A01">
        <w:rPr>
          <w:rFonts w:ascii="Times New Roman" w:hAnsi="Times New Roman" w:cs="Times New Roman"/>
          <w:sz w:val="24"/>
          <w:szCs w:val="24"/>
        </w:rPr>
        <w:t xml:space="preserve">the </w:t>
      </w:r>
      <w:r w:rsidRPr="00641BBE">
        <w:rPr>
          <w:rFonts w:ascii="Times New Roman" w:hAnsi="Times New Roman" w:cs="Times New Roman"/>
          <w:sz w:val="24"/>
          <w:szCs w:val="24"/>
        </w:rPr>
        <w:t>for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‘aud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il’</w:t>
      </w:r>
      <w:r w:rsidR="00E36A01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Shenton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4)</w:t>
      </w:r>
      <w:r w:rsidR="00E36A01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1FCC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1FCC" w:rsidRPr="00641BBE">
        <w:rPr>
          <w:rFonts w:ascii="Times New Roman" w:hAnsi="Times New Roman" w:cs="Times New Roman"/>
          <w:sz w:val="24"/>
          <w:szCs w:val="24"/>
        </w:rPr>
        <w:t>ens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tic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ig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1FC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1FC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ata</w:t>
      </w:r>
      <w:r w:rsidR="005D1FCC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EE6F99" w14:textId="72365ADD" w:rsidR="0022437C" w:rsidRPr="00441FAE" w:rsidRDefault="0099275F" w:rsidP="009B2CC5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5.4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22437C" w:rsidRPr="00441FAE">
        <w:rPr>
          <w:rFonts w:ascii="Times New Roman" w:hAnsi="Times New Roman" w:cs="Times New Roman"/>
          <w:b/>
          <w:color w:val="auto"/>
          <w:sz w:val="24"/>
          <w:szCs w:val="24"/>
        </w:rPr>
        <w:t>Results</w:t>
      </w:r>
    </w:p>
    <w:p w14:paraId="743C12B3" w14:textId="0AF20C07" w:rsidR="0022437C" w:rsidRPr="00641BBE" w:rsidRDefault="00A7177D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Q</w:t>
      </w:r>
      <w:r w:rsidR="0022437C" w:rsidRPr="00641BBE">
        <w:rPr>
          <w:rFonts w:ascii="Times New Roman" w:hAnsi="Times New Roman" w:cs="Times New Roman"/>
          <w:sz w:val="24"/>
          <w:szCs w:val="24"/>
        </w:rPr>
        <w:t>ualit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alys</w:t>
      </w:r>
      <w:r w:rsidRPr="00641BBE">
        <w:rPr>
          <w:rFonts w:ascii="Times New Roman" w:hAnsi="Times New Roman" w:cs="Times New Roman"/>
          <w:sz w:val="24"/>
          <w:szCs w:val="24"/>
        </w:rPr>
        <w:t>i</w:t>
      </w:r>
      <w:r w:rsidR="0022437C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xtra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uncov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ind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regar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s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follow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sec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pre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co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them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intervie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responses.</w:t>
      </w:r>
    </w:p>
    <w:p w14:paraId="3FA6603A" w14:textId="2126FECA" w:rsidR="0022437C" w:rsidRPr="00441FAE" w:rsidRDefault="0022437C" w:rsidP="009B2CC5">
      <w:pPr>
        <w:pStyle w:val="Heading3"/>
        <w:spacing w:line="480" w:lineRule="auto"/>
        <w:jc w:val="both"/>
        <w:rPr>
          <w:rFonts w:ascii="Times New Roman" w:hAnsi="Times New Roman" w:cs="Times New Roman"/>
          <w:b/>
          <w:i/>
          <w:color w:val="auto"/>
        </w:rPr>
      </w:pPr>
      <w:r w:rsidRPr="00441FAE">
        <w:rPr>
          <w:rFonts w:ascii="Times New Roman" w:hAnsi="Times New Roman" w:cs="Times New Roman"/>
          <w:b/>
          <w:i/>
          <w:color w:val="auto"/>
        </w:rPr>
        <w:t>Engaging</w:t>
      </w:r>
      <w:r w:rsidR="0090380A">
        <w:rPr>
          <w:rFonts w:ascii="Times New Roman" w:hAnsi="Times New Roman" w:cs="Times New Roman"/>
          <w:b/>
          <w:i/>
          <w:color w:val="auto"/>
        </w:rPr>
        <w:t xml:space="preserve"> </w:t>
      </w:r>
      <w:r w:rsidRPr="00441FAE">
        <w:rPr>
          <w:rFonts w:ascii="Times New Roman" w:hAnsi="Times New Roman" w:cs="Times New Roman"/>
          <w:b/>
          <w:i/>
          <w:color w:val="auto"/>
        </w:rPr>
        <w:t>with</w:t>
      </w:r>
      <w:r w:rsidR="0090380A">
        <w:rPr>
          <w:rFonts w:ascii="Times New Roman" w:hAnsi="Times New Roman" w:cs="Times New Roman"/>
          <w:b/>
          <w:i/>
          <w:color w:val="auto"/>
        </w:rPr>
        <w:t xml:space="preserve"> </w:t>
      </w:r>
      <w:r w:rsidR="00A7177D" w:rsidRPr="00441FAE">
        <w:rPr>
          <w:rFonts w:ascii="Times New Roman" w:hAnsi="Times New Roman" w:cs="Times New Roman"/>
          <w:b/>
          <w:i/>
          <w:color w:val="auto"/>
        </w:rPr>
        <w:t>b</w:t>
      </w:r>
      <w:r w:rsidRPr="00441FAE">
        <w:rPr>
          <w:rFonts w:ascii="Times New Roman" w:hAnsi="Times New Roman" w:cs="Times New Roman"/>
          <w:b/>
          <w:i/>
          <w:color w:val="auto"/>
        </w:rPr>
        <w:t>ank</w:t>
      </w:r>
      <w:r w:rsidR="0090380A">
        <w:rPr>
          <w:rFonts w:ascii="Times New Roman" w:hAnsi="Times New Roman" w:cs="Times New Roman"/>
          <w:b/>
          <w:i/>
          <w:color w:val="auto"/>
        </w:rPr>
        <w:t xml:space="preserve"> </w:t>
      </w:r>
      <w:r w:rsidR="00A7177D" w:rsidRPr="00441FAE">
        <w:rPr>
          <w:rFonts w:ascii="Times New Roman" w:hAnsi="Times New Roman" w:cs="Times New Roman"/>
          <w:b/>
          <w:i/>
          <w:color w:val="auto"/>
        </w:rPr>
        <w:t>a</w:t>
      </w:r>
      <w:r w:rsidRPr="00441FAE">
        <w:rPr>
          <w:rFonts w:ascii="Times New Roman" w:hAnsi="Times New Roman" w:cs="Times New Roman"/>
          <w:b/>
          <w:i/>
          <w:color w:val="auto"/>
        </w:rPr>
        <w:t>dvertisement</w:t>
      </w:r>
      <w:r w:rsidR="005D1FCC" w:rsidRPr="00441FAE">
        <w:rPr>
          <w:rFonts w:ascii="Times New Roman" w:hAnsi="Times New Roman" w:cs="Times New Roman"/>
          <w:b/>
          <w:i/>
          <w:color w:val="auto"/>
        </w:rPr>
        <w:t>s</w:t>
      </w:r>
    </w:p>
    <w:p w14:paraId="6CC66D01" w14:textId="77068314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consumers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speci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ma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ers</w:t>
      </w:r>
      <w:r w:rsidR="00B9286D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rea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s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5D1FCC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1FCC" w:rsidRPr="00641BBE">
        <w:rPr>
          <w:rFonts w:ascii="Times New Roman" w:hAnsi="Times New Roman" w:cs="Times New Roman"/>
          <w:sz w:val="24"/>
          <w:szCs w:val="24"/>
        </w:rPr>
        <w:t>I</w:t>
      </w:r>
      <w:r w:rsidRPr="00641BBE">
        <w:rPr>
          <w:rFonts w:ascii="Times New Roman" w:hAnsi="Times New Roman" w:cs="Times New Roman"/>
          <w:sz w:val="24"/>
          <w:szCs w:val="24"/>
        </w:rPr>
        <w:t>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ses</w:t>
      </w:r>
      <w:r w:rsidR="00B9286D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il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ionshi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ionship</w:t>
      </w:r>
      <w:r w:rsidR="005D1FCC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1FCC" w:rsidRPr="00641BBE">
        <w:rPr>
          <w:rFonts w:ascii="Times New Roman" w:hAnsi="Times New Roman" w:cs="Times New Roman"/>
          <w:sz w:val="24"/>
          <w:szCs w:val="24"/>
        </w:rPr>
        <w:t>S</w:t>
      </w:r>
      <w:r w:rsidRPr="00641BBE">
        <w:rPr>
          <w:rFonts w:ascii="Times New Roman" w:hAnsi="Times New Roman" w:cs="Times New Roman"/>
          <w:sz w:val="24"/>
          <w:szCs w:val="24"/>
        </w:rPr>
        <w:t>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u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s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action</w:t>
      </w:r>
      <w:r w:rsidR="004256A9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ar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C6B56"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256A9">
        <w:rPr>
          <w:rFonts w:ascii="Times New Roman" w:hAnsi="Times New Roman" w:cs="Times New Roman"/>
          <w:sz w:val="24"/>
          <w:szCs w:val="24"/>
        </w:rPr>
        <w:t xml:space="preserve">later </w:t>
      </w:r>
      <w:r w:rsidRPr="00641BBE">
        <w:rPr>
          <w:rFonts w:ascii="Times New Roman" w:hAnsi="Times New Roman" w:cs="Times New Roman"/>
          <w:sz w:val="24"/>
          <w:szCs w:val="24"/>
        </w:rPr>
        <w:t>deci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5D1FCC" w:rsidRPr="00641BBE">
        <w:rPr>
          <w:rFonts w:ascii="Times New Roman" w:hAnsi="Times New Roman" w:cs="Times New Roman"/>
          <w:sz w:val="24"/>
          <w:szCs w:val="24"/>
        </w:rPr>
        <w:t>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inu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ionshi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e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proofErr w:type="gram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.</w:t>
      </w:r>
    </w:p>
    <w:p w14:paraId="1350BAB3" w14:textId="4BDC3689" w:rsidR="0022437C" w:rsidRPr="009B2CC5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had</w:t>
      </w:r>
      <w:r w:rsidR="0090380A">
        <w:t xml:space="preserve"> </w:t>
      </w:r>
      <w:r w:rsidRPr="009B2CC5">
        <w:t>Santander</w:t>
      </w:r>
      <w:r w:rsidR="0090380A">
        <w:t xml:space="preserve"> </w:t>
      </w:r>
      <w:proofErr w:type="spellStart"/>
      <w:r w:rsidR="0095150B">
        <w:t>E</w:t>
      </w:r>
      <w:r w:rsidRPr="009B2CC5">
        <w:t>eryday</w:t>
      </w:r>
      <w:proofErr w:type="spellEnd"/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remember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used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pay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cheques</w:t>
      </w:r>
      <w:r w:rsidR="0090380A">
        <w:t xml:space="preserve"> </w:t>
      </w:r>
      <w:r w:rsidRPr="009B2CC5">
        <w:t>into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account,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just</w:t>
      </w:r>
      <w:r w:rsidR="0090380A">
        <w:t xml:space="preserve"> </w:t>
      </w:r>
      <w:r w:rsidRPr="009B2CC5">
        <w:t>thought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wanted</w:t>
      </w:r>
      <w:r w:rsidR="0090380A">
        <w:t xml:space="preserve"> </w:t>
      </w:r>
      <w:r w:rsidRPr="009B2CC5">
        <w:t>an</w:t>
      </w:r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details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company</w:t>
      </w:r>
      <w:r w:rsidR="0090380A">
        <w:t xml:space="preserve"> </w:t>
      </w:r>
      <w:r w:rsidRPr="009B2CC5">
        <w:t>name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approached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cashier</w:t>
      </w:r>
      <w:r w:rsidR="0090380A">
        <w:t xml:space="preserve"> </w:t>
      </w:r>
      <w:r w:rsidRPr="009B2CC5">
        <w:t>if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have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Pr="009B2CC5">
        <w:t>account</w:t>
      </w:r>
      <w:r w:rsidR="009B2CC5" w:rsidRPr="009B2CC5">
        <w:t>.</w:t>
      </w:r>
      <w:r w:rsidR="0090380A">
        <w:t xml:space="preserve"> </w:t>
      </w:r>
    </w:p>
    <w:p w14:paraId="1B1717E8" w14:textId="77777777" w:rsidR="009B2CC5" w:rsidRDefault="009B2CC5" w:rsidP="009B2CC5">
      <w:pPr>
        <w:pStyle w:val="Subtitle"/>
      </w:pPr>
    </w:p>
    <w:p w14:paraId="5FFCDF91" w14:textId="3DE14E58" w:rsidR="0022437C" w:rsidRPr="009B2CC5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have</w:t>
      </w:r>
      <w:r w:rsidR="0090380A">
        <w:t xml:space="preserve"> </w:t>
      </w:r>
      <w:r w:rsidRPr="009B2CC5">
        <w:t>banked</w:t>
      </w:r>
      <w:r w:rsidR="0090380A">
        <w:t xml:space="preserve"> </w:t>
      </w:r>
      <w:r w:rsidRPr="009B2CC5">
        <w:t>personally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Barclays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over</w:t>
      </w:r>
      <w:r w:rsidR="0090380A">
        <w:t xml:space="preserve"> </w:t>
      </w:r>
      <w:r w:rsidRPr="009B2CC5">
        <w:t>30</w:t>
      </w:r>
      <w:r w:rsidR="0090380A">
        <w:t xml:space="preserve"> </w:t>
      </w:r>
      <w:r w:rsidRPr="009B2CC5">
        <w:t>years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wanted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limited</w:t>
      </w:r>
      <w:r w:rsidR="0090380A">
        <w:t xml:space="preserve"> </w:t>
      </w:r>
      <w:r w:rsidRPr="009B2CC5">
        <w:t>company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want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separate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Pr="009B2CC5">
        <w:t>entity</w:t>
      </w:r>
      <w:r w:rsidR="0090380A">
        <w:t xml:space="preserve"> </w:t>
      </w:r>
      <w:r w:rsidRPr="009B2CC5">
        <w:t>from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personal</w:t>
      </w:r>
      <w:r w:rsidR="0090380A">
        <w:t xml:space="preserve"> </w:t>
      </w:r>
      <w:r w:rsidRPr="009B2CC5">
        <w:t>account.</w:t>
      </w:r>
      <w:r w:rsidR="0090380A">
        <w:t xml:space="preserve"> </w:t>
      </w:r>
    </w:p>
    <w:p w14:paraId="0CB5FC80" w14:textId="08177E7E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gn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C6B56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C6B56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ommend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leagu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sociation</w:t>
      </w:r>
      <w:r w:rsidR="000174B2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dor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177D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177D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177D" w:rsidRPr="00641BBE">
        <w:rPr>
          <w:rFonts w:ascii="Times New Roman" w:hAnsi="Times New Roman" w:cs="Times New Roman"/>
          <w:sz w:val="24"/>
          <w:szCs w:val="24"/>
        </w:rPr>
        <w:t>credible</w:t>
      </w:r>
      <w:r w:rsidR="00A706A0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addition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</w:t>
      </w:r>
      <w:r w:rsidR="00A7177D" w:rsidRPr="00641BBE">
        <w:rPr>
          <w:rFonts w:ascii="Times New Roman" w:hAnsi="Times New Roman" w:cs="Times New Roman"/>
          <w:sz w:val="24"/>
          <w:szCs w:val="24"/>
        </w:rPr>
        <w:t>l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r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arch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as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recommend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erien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thers.</w:t>
      </w:r>
    </w:p>
    <w:p w14:paraId="3CA47C11" w14:textId="09835898" w:rsidR="0022437C" w:rsidRPr="009B2CC5" w:rsidRDefault="0022437C" w:rsidP="009B2CC5">
      <w:pPr>
        <w:pStyle w:val="Subtitle"/>
      </w:pPr>
      <w:r w:rsidRPr="009B2CC5">
        <w:t>My</w:t>
      </w:r>
      <w:r w:rsidR="0090380A">
        <w:t xml:space="preserve"> </w:t>
      </w:r>
      <w:r w:rsidRPr="009B2CC5">
        <w:t>friend</w:t>
      </w:r>
      <w:r w:rsidR="0090380A">
        <w:t xml:space="preserve"> </w:t>
      </w:r>
      <w:r w:rsidRPr="009B2CC5">
        <w:t>recommended</w:t>
      </w:r>
      <w:r w:rsidR="0090380A">
        <w:t xml:space="preserve"> </w:t>
      </w:r>
      <w:r w:rsidRPr="009B2CC5">
        <w:t>Metro</w:t>
      </w:r>
      <w:r w:rsidR="0090380A">
        <w:t xml:space="preserve"> </w:t>
      </w:r>
      <w:r w:rsidRPr="009B2CC5">
        <w:t>Bank,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are</w:t>
      </w:r>
      <w:r w:rsidR="0090380A">
        <w:t xml:space="preserve"> </w:t>
      </w:r>
      <w:r w:rsidRPr="009B2CC5">
        <w:t>open</w:t>
      </w:r>
      <w:r w:rsidR="0090380A">
        <w:t xml:space="preserve"> </w:t>
      </w:r>
      <w:r w:rsidRPr="009B2CC5">
        <w:t>7</w:t>
      </w:r>
      <w:r w:rsidR="0090380A">
        <w:t xml:space="preserve"> </w:t>
      </w:r>
      <w:r w:rsidRPr="009B2CC5">
        <w:t>days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week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are</w:t>
      </w:r>
      <w:r w:rsidR="0090380A">
        <w:t xml:space="preserve"> </w:t>
      </w:r>
      <w:r w:rsidRPr="009B2CC5">
        <w:t>open</w:t>
      </w:r>
      <w:r w:rsidR="0090380A">
        <w:t xml:space="preserve"> </w:t>
      </w:r>
      <w:r w:rsidRPr="009B2CC5">
        <w:t>till</w:t>
      </w:r>
      <w:r w:rsidR="0090380A">
        <w:t xml:space="preserve"> </w:t>
      </w:r>
      <w:r w:rsidRPr="009B2CC5">
        <w:t>8</w:t>
      </w:r>
      <w:r w:rsidR="0090380A">
        <w:t xml:space="preserve"> </w:t>
      </w:r>
      <w:r w:rsidRPr="009B2CC5">
        <w:t>Monday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Friday.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are</w:t>
      </w:r>
      <w:r w:rsidR="0090380A">
        <w:t xml:space="preserve"> </w:t>
      </w:r>
      <w:r w:rsidRPr="009B2CC5">
        <w:t>also</w:t>
      </w:r>
      <w:r w:rsidR="0090380A">
        <w:t xml:space="preserve"> </w:t>
      </w:r>
      <w:r w:rsidRPr="009B2CC5">
        <w:t>helpful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amazing!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are</w:t>
      </w:r>
      <w:r w:rsidR="0090380A">
        <w:t xml:space="preserve"> </w:t>
      </w:r>
      <w:r w:rsidRPr="009B2CC5">
        <w:t>really</w:t>
      </w:r>
      <w:r w:rsidR="0090380A">
        <w:t xml:space="preserve"> </w:t>
      </w:r>
      <w:r w:rsidRPr="009B2CC5">
        <w:t>different.</w:t>
      </w:r>
    </w:p>
    <w:p w14:paraId="0D38602D" w14:textId="77777777" w:rsidR="0022437C" w:rsidRPr="009B2CC5" w:rsidRDefault="0022437C" w:rsidP="009B2CC5">
      <w:pPr>
        <w:pStyle w:val="Subtitle"/>
      </w:pPr>
    </w:p>
    <w:p w14:paraId="46CE57E4" w14:textId="7EAABC4B" w:rsidR="0022437C" w:rsidRPr="009B2CC5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attended</w:t>
      </w:r>
      <w:r w:rsidR="0090380A">
        <w:t xml:space="preserve"> </w:t>
      </w:r>
      <w:r w:rsidRPr="009B2CC5">
        <w:t>one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National</w:t>
      </w:r>
      <w:r w:rsidR="0090380A">
        <w:t xml:space="preserve"> </w:t>
      </w:r>
      <w:r w:rsidRPr="009B2CC5">
        <w:t>Franchise</w:t>
      </w:r>
      <w:r w:rsidR="0090380A">
        <w:t xml:space="preserve"> </w:t>
      </w:r>
      <w:r w:rsidRPr="009B2CC5">
        <w:t>Seminars</w:t>
      </w:r>
      <w:r w:rsidR="0090380A">
        <w:t xml:space="preserve"> </w:t>
      </w:r>
      <w:r w:rsidRPr="009B2CC5">
        <w:t>sponsored</w:t>
      </w:r>
      <w:r w:rsidR="0090380A">
        <w:t xml:space="preserve"> </w:t>
      </w:r>
      <w:r w:rsidRPr="009B2CC5">
        <w:t>by</w:t>
      </w:r>
      <w:r w:rsidR="0090380A">
        <w:t xml:space="preserve"> </w:t>
      </w:r>
      <w:r w:rsidRPr="009B2CC5">
        <w:t>NatWest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met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one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their</w:t>
      </w:r>
      <w:r w:rsidR="0090380A">
        <w:t xml:space="preserve"> </w:t>
      </w:r>
      <w:r w:rsidRPr="009B2CC5">
        <w:t>staff</w:t>
      </w:r>
      <w:r w:rsidR="0090380A">
        <w:t xml:space="preserve"> </w:t>
      </w:r>
      <w:r w:rsidRPr="009B2CC5">
        <w:t>who</w:t>
      </w:r>
      <w:r w:rsidR="0090380A">
        <w:t xml:space="preserve"> </w:t>
      </w:r>
      <w:r w:rsidRPr="009B2CC5">
        <w:t>actually</w:t>
      </w:r>
      <w:r w:rsidR="0090380A">
        <w:t xml:space="preserve"> </w:t>
      </w:r>
      <w:r w:rsidRPr="009B2CC5">
        <w:t>gave</w:t>
      </w:r>
      <w:r w:rsidR="0090380A">
        <w:t xml:space="preserve"> </w:t>
      </w:r>
      <w:r w:rsidRPr="009B2CC5">
        <w:t>me</w:t>
      </w:r>
      <w:r w:rsidR="0090380A">
        <w:t xml:space="preserve"> </w:t>
      </w:r>
      <w:r w:rsidRPr="009B2CC5">
        <w:t>some</w:t>
      </w:r>
      <w:r w:rsidR="0090380A">
        <w:t xml:space="preserve"> </w:t>
      </w:r>
      <w:r w:rsidRPr="009B2CC5">
        <w:t>information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was</w:t>
      </w:r>
      <w:r w:rsidR="0090380A">
        <w:t xml:space="preserve"> </w:t>
      </w:r>
      <w:r w:rsidRPr="009B2CC5">
        <w:t>pretty</w:t>
      </w:r>
      <w:r w:rsidR="0090380A">
        <w:t xml:space="preserve"> </w:t>
      </w:r>
      <w:r w:rsidRPr="009B2CC5">
        <w:t>convinced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open</w:t>
      </w:r>
      <w:r w:rsidR="0090380A">
        <w:t xml:space="preserve"> </w:t>
      </w:r>
      <w:r w:rsidRPr="009B2CC5">
        <w:t>an</w:t>
      </w:r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them,</w:t>
      </w:r>
      <w:r w:rsidR="0090380A">
        <w:t xml:space="preserve"> </w:t>
      </w:r>
      <w:r w:rsidRPr="009B2CC5">
        <w:t>probably</w:t>
      </w:r>
      <w:r w:rsidR="0090380A">
        <w:t xml:space="preserve"> </w:t>
      </w:r>
      <w:r w:rsidRPr="009B2CC5">
        <w:t>if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haven’t</w:t>
      </w:r>
      <w:r w:rsidR="0090380A">
        <w:t xml:space="preserve"> </w:t>
      </w:r>
      <w:r w:rsidRPr="009B2CC5">
        <w:t>gon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even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might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have</w:t>
      </w:r>
      <w:r w:rsidR="0090380A">
        <w:t xml:space="preserve"> </w:t>
      </w:r>
      <w:r w:rsidRPr="009B2CC5">
        <w:t>opened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NatWest,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really</w:t>
      </w:r>
      <w:r w:rsidR="0090380A">
        <w:t xml:space="preserve"> </w:t>
      </w:r>
      <w:r w:rsidRPr="009B2CC5">
        <w:t>by</w:t>
      </w:r>
      <w:r w:rsidR="0090380A">
        <w:t xml:space="preserve"> </w:t>
      </w:r>
      <w:r w:rsidRPr="009B2CC5">
        <w:t>advertisement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being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right</w:t>
      </w:r>
      <w:r w:rsidR="0090380A">
        <w:t xml:space="preserve"> </w:t>
      </w:r>
      <w:r w:rsidRPr="009B2CC5">
        <w:t>place.</w:t>
      </w:r>
    </w:p>
    <w:p w14:paraId="4FF013AF" w14:textId="4ADFB91A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xim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la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B7EFA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ort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oose</w:t>
      </w:r>
      <w:r w:rsidR="00A706A0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P</w:t>
      </w:r>
      <w:r w:rsidRPr="00641BBE">
        <w:rPr>
          <w:rFonts w:ascii="Times New Roman" w:hAnsi="Times New Roman" w:cs="Times New Roman"/>
          <w:sz w:val="24"/>
          <w:szCs w:val="24"/>
        </w:rPr>
        <w:t>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arr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ju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l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re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lastRenderedPageBreak/>
        <w:t>op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allen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hysic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reet</w:t>
      </w:r>
      <w:r w:rsidR="00AB7EFA" w:rsidRPr="00641BBE">
        <w:rPr>
          <w:rFonts w:ascii="Times New Roman" w:hAnsi="Times New Roman" w:cs="Times New Roman"/>
          <w:sz w:val="24"/>
          <w:szCs w:val="24"/>
        </w:rPr>
        <w:t>:</w:t>
      </w:r>
    </w:p>
    <w:p w14:paraId="48300D4C" w14:textId="1647EE04" w:rsidR="0022437C" w:rsidRPr="00A706A0" w:rsidRDefault="0022437C" w:rsidP="009B2CC5">
      <w:pPr>
        <w:pStyle w:val="Subtitle"/>
        <w:rPr>
          <w:rStyle w:val="SubtleEmphasis"/>
          <w:i/>
          <w:color w:val="auto"/>
        </w:rPr>
      </w:pPr>
      <w:r w:rsidRPr="00A706A0">
        <w:rPr>
          <w:rStyle w:val="SubtleEmphasis"/>
          <w:i/>
          <w:color w:val="auto"/>
        </w:rPr>
        <w:t>We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collect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cash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on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our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premises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and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I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wanted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a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bank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close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by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to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take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money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for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immediate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deposit,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I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just</w:t>
      </w:r>
      <w:r w:rsidR="0090380A">
        <w:rPr>
          <w:rStyle w:val="SubtleEmphasis"/>
          <w:i/>
          <w:color w:val="auto"/>
        </w:rPr>
        <w:t xml:space="preserve"> </w:t>
      </w:r>
      <w:r w:rsidRPr="00A706A0">
        <w:rPr>
          <w:rStyle w:val="SubtleEmphasis"/>
          <w:i/>
          <w:color w:val="auto"/>
        </w:rPr>
        <w:t>ap</w:t>
      </w:r>
      <w:r w:rsidRPr="00CB4590">
        <w:rPr>
          <w:rStyle w:val="SubtleEmphasis"/>
          <w:i/>
          <w:color w:val="auto"/>
        </w:rPr>
        <w:t>proached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som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banks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on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high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street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and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had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to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go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for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NatWest,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I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remembered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they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offered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us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fre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banking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for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18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months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and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that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was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it.</w:t>
      </w:r>
    </w:p>
    <w:p w14:paraId="63C6A88C" w14:textId="12819A81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Notwith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rri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c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advertising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itu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w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ored</w:t>
      </w:r>
      <w:r w:rsidR="00A706A0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P</w:t>
      </w:r>
      <w:r w:rsidRPr="00641BBE">
        <w:rPr>
          <w:rFonts w:ascii="Times New Roman" w:hAnsi="Times New Roman" w:cs="Times New Roman"/>
          <w:sz w:val="24"/>
          <w:szCs w:val="24"/>
        </w:rPr>
        <w:t>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</w:t>
      </w:r>
      <w:r w:rsidR="00AB7EFA" w:rsidRPr="00641BBE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D77285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D77285" w:rsidRPr="00641BBE">
        <w:rPr>
          <w:rFonts w:ascii="Times New Roman" w:hAnsi="Times New Roman" w:cs="Times New Roman"/>
          <w:sz w:val="24"/>
          <w:szCs w:val="24"/>
        </w:rPr>
        <w:t>T</w:t>
      </w:r>
      <w:r w:rsidRPr="00641BBE">
        <w:rPr>
          <w:rFonts w:ascii="Times New Roman" w:hAnsi="Times New Roman" w:cs="Times New Roman"/>
          <w:sz w:val="24"/>
          <w:szCs w:val="24"/>
        </w:rPr>
        <w:t>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ene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y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B7EFA"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AB7EFA" w:rsidRPr="00641BBE">
        <w:rPr>
          <w:rFonts w:ascii="Times New Roman" w:hAnsi="Times New Roman" w:cs="Times New Roman"/>
          <w:sz w:val="24"/>
          <w:szCs w:val="24"/>
        </w:rPr>
        <w:t>s</w:t>
      </w:r>
      <w:r w:rsidR="000174B2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ract</w:t>
      </w:r>
      <w:r w:rsidR="00AB7EFA" w:rsidRPr="00641BBE">
        <w:rPr>
          <w:rFonts w:ascii="Times New Roman" w:hAnsi="Times New Roman" w:cs="Times New Roman"/>
          <w:sz w:val="24"/>
          <w:szCs w:val="24"/>
        </w:rPr>
        <w:t>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174B2">
        <w:rPr>
          <w:rFonts w:ascii="Times New Roman" w:hAnsi="Times New Roman" w:cs="Times New Roman"/>
          <w:sz w:val="24"/>
          <w:szCs w:val="24"/>
        </w:rPr>
        <w:t xml:space="preserve">the </w:t>
      </w:r>
      <w:r w:rsidRPr="00641BBE">
        <w:rPr>
          <w:rFonts w:ascii="Times New Roman" w:hAnsi="Times New Roman" w:cs="Times New Roman"/>
          <w:sz w:val="24"/>
          <w:szCs w:val="24"/>
        </w:rPr>
        <w:t>at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174B2">
        <w:rPr>
          <w:rFonts w:ascii="Times New Roman" w:hAnsi="Times New Roman" w:cs="Times New Roman"/>
          <w:sz w:val="24"/>
          <w:szCs w:val="24"/>
        </w:rPr>
        <w:t xml:space="preserve">the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D7728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r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ling</w:t>
      </w:r>
      <w:r w:rsidR="000174B2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w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sig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0174B2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</w:t>
      </w:r>
      <w:r w:rsidR="000174B2">
        <w:rPr>
          <w:rFonts w:ascii="Times New Roman" w:hAnsi="Times New Roman" w:cs="Times New Roman"/>
          <w:sz w:val="24"/>
          <w:szCs w:val="24"/>
        </w:rPr>
        <w:t>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174B2">
        <w:rPr>
          <w:rFonts w:ascii="Times New Roman" w:hAnsi="Times New Roman" w:cs="Times New Roman"/>
          <w:sz w:val="24"/>
          <w:szCs w:val="24"/>
        </w:rPr>
        <w:t>could</w:t>
      </w:r>
      <w:r w:rsidR="000174B2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174B2">
        <w:rPr>
          <w:rFonts w:ascii="Times New Roman" w:hAnsi="Times New Roman" w:cs="Times New Roman"/>
          <w:sz w:val="24"/>
          <w:szCs w:val="24"/>
        </w:rPr>
        <w:t>to</w:t>
      </w:r>
      <w:r w:rsidR="000174B2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A706A0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06A0" w:rsidRPr="00641BBE">
        <w:rPr>
          <w:rFonts w:ascii="Times New Roman" w:hAnsi="Times New Roman" w:cs="Times New Roman"/>
          <w:sz w:val="24"/>
          <w:szCs w:val="24"/>
        </w:rPr>
        <w:t>I</w:t>
      </w:r>
      <w:r w:rsidRPr="00641BBE">
        <w:rPr>
          <w:rFonts w:ascii="Times New Roman" w:hAnsi="Times New Roman" w:cs="Times New Roman"/>
          <w:sz w:val="24"/>
          <w:szCs w:val="24"/>
        </w:rPr>
        <w:t>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s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bin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si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0174B2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d</w:t>
      </w:r>
      <w:r w:rsidR="000174B2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ouse</w:t>
      </w:r>
      <w:r w:rsidR="000174B2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0174B2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si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gative</w:t>
      </w:r>
      <w:r w:rsidR="00AB7EFA" w:rsidRPr="00641BBE">
        <w:rPr>
          <w:rFonts w:ascii="Times New Roman" w:hAnsi="Times New Roman" w:cs="Times New Roman"/>
          <w:sz w:val="24"/>
          <w:szCs w:val="24"/>
        </w:rPr>
        <w:t>:</w:t>
      </w:r>
    </w:p>
    <w:p w14:paraId="573CE2D7" w14:textId="3D9A4A1B" w:rsidR="0022437C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like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colours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images,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could</w:t>
      </w:r>
      <w:r w:rsidR="0090380A">
        <w:t xml:space="preserve"> </w:t>
      </w:r>
      <w:r w:rsidRPr="009B2CC5">
        <w:t>see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person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working</w:t>
      </w:r>
      <w:r w:rsidR="0090380A">
        <w:t xml:space="preserve"> </w:t>
      </w:r>
      <w:r w:rsidRPr="009B2CC5">
        <w:t>hard,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a</w:t>
      </w:r>
      <w:r w:rsidR="0090380A">
        <w:t xml:space="preserve"> </w:t>
      </w:r>
      <w:proofErr w:type="spellStart"/>
      <w:r w:rsidRPr="009B2CC5">
        <w:t>startup</w:t>
      </w:r>
      <w:proofErr w:type="spellEnd"/>
      <w:r w:rsidRPr="009B2CC5">
        <w:t>,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want</w:t>
      </w:r>
      <w:r w:rsidR="0090380A">
        <w:t xml:space="preserve"> </w:t>
      </w:r>
      <w:r w:rsidRPr="009B2CC5">
        <w:t>your</w:t>
      </w:r>
      <w:r w:rsidR="0090380A">
        <w:t xml:space="preserve"> </w:t>
      </w:r>
      <w:r w:rsidRPr="009B2CC5">
        <w:t>hard</w:t>
      </w:r>
      <w:r w:rsidR="0090380A">
        <w:t xml:space="preserve"> </w:t>
      </w:r>
      <w:r w:rsidRPr="009B2CC5">
        <w:t>work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acknowledged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rewarded,</w:t>
      </w:r>
      <w:r w:rsidR="0090380A">
        <w:t xml:space="preserve"> </w:t>
      </w:r>
      <w:proofErr w:type="gramStart"/>
      <w:r w:rsidRPr="009B2CC5">
        <w:t>you</w:t>
      </w:r>
      <w:proofErr w:type="gramEnd"/>
      <w:r w:rsidR="0090380A">
        <w:t xml:space="preserve"> </w:t>
      </w:r>
      <w:r w:rsidRPr="009B2CC5">
        <w:t>want</w:t>
      </w:r>
      <w:r w:rsidR="0090380A">
        <w:t xml:space="preserve"> </w:t>
      </w:r>
      <w:r w:rsidRPr="009B2CC5">
        <w:t>your</w:t>
      </w:r>
      <w:r w:rsidR="0090380A">
        <w:t xml:space="preserve"> </w:t>
      </w:r>
      <w:r w:rsidRPr="009B2CC5">
        <w:t>dream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come</w:t>
      </w:r>
      <w:r w:rsidR="0090380A">
        <w:t xml:space="preserve"> </w:t>
      </w:r>
      <w:r w:rsidRPr="009B2CC5">
        <w:t>through,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relate</w:t>
      </w:r>
      <w:r w:rsidR="0090380A">
        <w:t xml:space="preserve"> </w:t>
      </w:r>
      <w:r w:rsidRPr="009B2CC5">
        <w:t>well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advert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m</w:t>
      </w:r>
      <w:r w:rsidR="000174B2">
        <w:t>a</w:t>
      </w:r>
      <w:r w:rsidRPr="009B2CC5">
        <w:t>y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opening</w:t>
      </w:r>
      <w:r w:rsidR="0090380A">
        <w:t xml:space="preserve"> </w:t>
      </w:r>
      <w:r w:rsidRPr="009B2CC5">
        <w:t>an</w:t>
      </w:r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now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see</w:t>
      </w:r>
      <w:r w:rsidR="0090380A">
        <w:t xml:space="preserve"> </w:t>
      </w:r>
      <w:r w:rsidRPr="009B2CC5">
        <w:t>no</w:t>
      </w:r>
      <w:r w:rsidR="0090380A">
        <w:t xml:space="preserve"> </w:t>
      </w:r>
      <w:r w:rsidRPr="009B2CC5">
        <w:t>reason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change.</w:t>
      </w:r>
    </w:p>
    <w:p w14:paraId="55D74618" w14:textId="77777777" w:rsidR="009B2CC5" w:rsidRPr="009B2CC5" w:rsidRDefault="009B2CC5" w:rsidP="009B2CC5"/>
    <w:p w14:paraId="3EA8E774" w14:textId="4DE42154" w:rsidR="0022437C" w:rsidRPr="009B2CC5" w:rsidRDefault="0022437C" w:rsidP="009B2CC5">
      <w:pPr>
        <w:pStyle w:val="Subtitle"/>
      </w:pPr>
      <w:r w:rsidRPr="009B2CC5">
        <w:t>The</w:t>
      </w:r>
      <w:r w:rsidR="0090380A">
        <w:t xml:space="preserve"> </w:t>
      </w:r>
      <w:r w:rsidRPr="009B2CC5">
        <w:t>layout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advert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different,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image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whole</w:t>
      </w:r>
      <w:r w:rsidR="0090380A">
        <w:t xml:space="preserve"> </w:t>
      </w:r>
      <w:r w:rsidRPr="009B2CC5">
        <w:t>advertisement</w:t>
      </w:r>
      <w:r w:rsidR="0090380A">
        <w:t xml:space="preserve"> </w:t>
      </w:r>
      <w:r w:rsidRPr="009B2CC5">
        <w:t>background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text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boxed</w:t>
      </w:r>
      <w:r w:rsidR="0090380A">
        <w:t xml:space="preserve"> </w:t>
      </w:r>
      <w:r w:rsidRPr="009B2CC5">
        <w:t>up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corner,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just</w:t>
      </w:r>
      <w:r w:rsidR="0090380A">
        <w:t xml:space="preserve"> </w:t>
      </w:r>
      <w:r w:rsidRPr="009B2CC5">
        <w:t>hav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read</w:t>
      </w:r>
      <w:r w:rsidR="0090380A">
        <w:t xml:space="preserve"> </w:t>
      </w:r>
      <w:r w:rsidRPr="009B2CC5">
        <w:t>it.</w:t>
      </w:r>
    </w:p>
    <w:p w14:paraId="70C413B8" w14:textId="3A77A4FA" w:rsidR="0022437C" w:rsidRPr="009B2CC5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think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very</w:t>
      </w:r>
      <w:r w:rsidR="0090380A">
        <w:t xml:space="preserve"> </w:t>
      </w:r>
      <w:r w:rsidRPr="009B2CC5">
        <w:t>fair</w:t>
      </w:r>
      <w:r w:rsidR="0090380A">
        <w:t xml:space="preserve"> </w:t>
      </w:r>
      <w:r w:rsidRPr="009B2CC5">
        <w:t>good</w:t>
      </w:r>
      <w:r w:rsidR="0090380A">
        <w:t xml:space="preserve"> </w:t>
      </w:r>
      <w:r w:rsidRPr="009B2CC5">
        <w:t>balance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terms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picture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text,</w:t>
      </w:r>
      <w:r w:rsidR="0090380A">
        <w:t xml:space="preserve"> </w:t>
      </w:r>
      <w:r w:rsidRPr="009B2CC5">
        <w:t>there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no</w:t>
      </w:r>
      <w:r w:rsidR="0090380A">
        <w:t xml:space="preserve"> </w:t>
      </w:r>
      <w:r w:rsidRPr="009B2CC5">
        <w:t>really</w:t>
      </w:r>
      <w:r w:rsidR="0090380A">
        <w:t xml:space="preserve"> </w:t>
      </w:r>
      <w:r w:rsidRPr="009B2CC5">
        <w:t>extremely</w:t>
      </w:r>
      <w:r w:rsidR="0090380A">
        <w:t xml:space="preserve"> </w:t>
      </w:r>
      <w:r w:rsidRPr="009B2CC5">
        <w:t>small</w:t>
      </w:r>
      <w:r w:rsidR="0090380A">
        <w:t xml:space="preserve"> </w:t>
      </w:r>
      <w:r w:rsidRPr="009B2CC5">
        <w:t>print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seems</w:t>
      </w:r>
      <w:r w:rsidR="0090380A">
        <w:t xml:space="preserve"> </w:t>
      </w:r>
      <w:r w:rsidRPr="009B2CC5">
        <w:t>quite</w:t>
      </w:r>
      <w:r w:rsidR="0090380A">
        <w:t xml:space="preserve"> </w:t>
      </w:r>
      <w:r w:rsidRPr="009B2CC5">
        <w:t>honest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genuine</w:t>
      </w:r>
      <w:r w:rsidR="00A706A0">
        <w:t>.</w:t>
      </w:r>
    </w:p>
    <w:p w14:paraId="4EE10D9E" w14:textId="77777777" w:rsidR="000174B2" w:rsidRPr="009B2CC5" w:rsidRDefault="000174B2" w:rsidP="000174B2"/>
    <w:p w14:paraId="7833291F" w14:textId="2EE4441C" w:rsidR="0022437C" w:rsidRPr="00441FAE" w:rsidRDefault="0022437C" w:rsidP="009B2CC5">
      <w:pPr>
        <w:pStyle w:val="Heading3"/>
        <w:spacing w:line="480" w:lineRule="auto"/>
        <w:jc w:val="both"/>
        <w:rPr>
          <w:rFonts w:ascii="Times New Roman" w:hAnsi="Times New Roman" w:cs="Times New Roman"/>
          <w:b/>
          <w:i/>
          <w:color w:val="auto"/>
        </w:rPr>
      </w:pPr>
      <w:r w:rsidRPr="00441FAE">
        <w:rPr>
          <w:rFonts w:ascii="Times New Roman" w:hAnsi="Times New Roman" w:cs="Times New Roman"/>
          <w:b/>
          <w:i/>
          <w:color w:val="auto"/>
        </w:rPr>
        <w:t>Acknowledging</w:t>
      </w:r>
      <w:r w:rsidR="0090380A">
        <w:rPr>
          <w:rFonts w:ascii="Times New Roman" w:hAnsi="Times New Roman" w:cs="Times New Roman"/>
          <w:b/>
          <w:i/>
          <w:color w:val="auto"/>
        </w:rPr>
        <w:t xml:space="preserve"> </w:t>
      </w:r>
      <w:r w:rsidRPr="00441FAE">
        <w:rPr>
          <w:rFonts w:ascii="Times New Roman" w:hAnsi="Times New Roman" w:cs="Times New Roman"/>
          <w:b/>
          <w:i/>
          <w:color w:val="auto"/>
        </w:rPr>
        <w:t>the</w:t>
      </w:r>
      <w:r w:rsidR="0090380A">
        <w:rPr>
          <w:rFonts w:ascii="Times New Roman" w:hAnsi="Times New Roman" w:cs="Times New Roman"/>
          <w:b/>
          <w:i/>
          <w:color w:val="auto"/>
        </w:rPr>
        <w:t xml:space="preserve"> </w:t>
      </w:r>
      <w:r w:rsidR="00AB7EFA" w:rsidRPr="00441FAE">
        <w:rPr>
          <w:rFonts w:ascii="Times New Roman" w:hAnsi="Times New Roman" w:cs="Times New Roman"/>
          <w:b/>
          <w:i/>
          <w:color w:val="auto"/>
        </w:rPr>
        <w:t>c</w:t>
      </w:r>
      <w:r w:rsidRPr="00441FAE">
        <w:rPr>
          <w:rFonts w:ascii="Times New Roman" w:hAnsi="Times New Roman" w:cs="Times New Roman"/>
          <w:b/>
          <w:i/>
          <w:color w:val="auto"/>
        </w:rPr>
        <w:t>reative</w:t>
      </w:r>
      <w:r w:rsidR="0090380A">
        <w:rPr>
          <w:rFonts w:ascii="Times New Roman" w:hAnsi="Times New Roman" w:cs="Times New Roman"/>
          <w:b/>
          <w:i/>
          <w:color w:val="auto"/>
        </w:rPr>
        <w:t xml:space="preserve"> </w:t>
      </w:r>
      <w:r w:rsidR="00AB7EFA" w:rsidRPr="00441FAE">
        <w:rPr>
          <w:rFonts w:ascii="Times New Roman" w:hAnsi="Times New Roman" w:cs="Times New Roman"/>
          <w:b/>
          <w:i/>
          <w:color w:val="auto"/>
        </w:rPr>
        <w:t>f</w:t>
      </w:r>
      <w:r w:rsidRPr="00441FAE">
        <w:rPr>
          <w:rFonts w:ascii="Times New Roman" w:hAnsi="Times New Roman" w:cs="Times New Roman"/>
          <w:b/>
          <w:i/>
          <w:color w:val="auto"/>
        </w:rPr>
        <w:t>eatures</w:t>
      </w:r>
    </w:p>
    <w:p w14:paraId="5DBD7243" w14:textId="258F2FD2" w:rsidR="0022437C" w:rsidRPr="00641BBE" w:rsidRDefault="00AB7EFA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22437C" w:rsidRPr="00641BBE">
        <w:rPr>
          <w:rFonts w:ascii="Times New Roman" w:hAnsi="Times New Roman" w:cs="Times New Roman"/>
          <w:sz w:val="24"/>
          <w:szCs w:val="24"/>
        </w:rPr>
        <w:t>pecific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ur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ppeal</w:t>
      </w:r>
      <w:r w:rsidR="00D77285" w:rsidRPr="00641BBE">
        <w:rPr>
          <w:rFonts w:ascii="Times New Roman" w:hAnsi="Times New Roman" w:cs="Times New Roman"/>
          <w:sz w:val="24"/>
          <w:szCs w:val="24"/>
        </w:rPr>
        <w:t>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timuli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t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u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motion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W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taff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imals</w:t>
      </w:r>
      <w:r w:rsidR="000174B2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ea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</w:t>
      </w:r>
      <w:r w:rsidR="0022437C" w:rsidRPr="00641BBE">
        <w:rPr>
          <w:rFonts w:ascii="Times New Roman" w:hAnsi="Times New Roman" w:cs="Times New Roman"/>
          <w:sz w:val="24"/>
          <w:szCs w:val="24"/>
        </w:rPr>
        <w:t>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tera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lastRenderedPageBreak/>
        <w:t>imag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xplo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terpre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on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xpect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174B2">
        <w:rPr>
          <w:rFonts w:ascii="Times New Roman" w:hAnsi="Times New Roman" w:cs="Times New Roman"/>
          <w:sz w:val="24"/>
          <w:szCs w:val="24"/>
        </w:rPr>
        <w:t>of</w:t>
      </w:r>
      <w:r w:rsidR="000174B2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nks.</w:t>
      </w:r>
    </w:p>
    <w:p w14:paraId="47D552AD" w14:textId="3EFFF820" w:rsidR="0022437C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could</w:t>
      </w:r>
      <w:r w:rsidR="0090380A">
        <w:t xml:space="preserve"> </w:t>
      </w:r>
      <w:r w:rsidRPr="009B2CC5">
        <w:t>feel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sense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accomplishment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satisfaction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image;</w:t>
      </w:r>
      <w:r w:rsidR="0090380A">
        <w:t xml:space="preserve"> </w:t>
      </w:r>
      <w:r w:rsidRPr="009B2CC5">
        <w:t>it’s</w:t>
      </w:r>
      <w:r w:rsidR="0090380A">
        <w:t xml:space="preserve"> </w:t>
      </w:r>
      <w:r w:rsidRPr="009B2CC5">
        <w:t>quite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good</w:t>
      </w:r>
      <w:r w:rsidR="0090380A">
        <w:t xml:space="preserve"> </w:t>
      </w:r>
      <w:r w:rsidRPr="009B2CC5">
        <w:t>choice,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probably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offer</w:t>
      </w:r>
      <w:r w:rsidR="0090380A">
        <w:t xml:space="preserve"> </w:t>
      </w:r>
      <w:r w:rsidRPr="009B2CC5">
        <w:t>something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very</w:t>
      </w:r>
      <w:r w:rsidR="0090380A">
        <w:t xml:space="preserve"> </w:t>
      </w:r>
      <w:r w:rsidRPr="009B2CC5">
        <w:t>satisfying.</w:t>
      </w:r>
    </w:p>
    <w:p w14:paraId="5DD1849F" w14:textId="77777777" w:rsidR="009B2CC5" w:rsidRPr="009B2CC5" w:rsidRDefault="009B2CC5" w:rsidP="009B2CC5"/>
    <w:p w14:paraId="49D9B66E" w14:textId="2C69F278" w:rsidR="0022437C" w:rsidRDefault="0022437C" w:rsidP="009B2CC5">
      <w:pPr>
        <w:pStyle w:val="Subtitle"/>
      </w:pPr>
      <w:r w:rsidRPr="009B2CC5">
        <w:t>This</w:t>
      </w:r>
      <w:r w:rsidR="0090380A">
        <w:t xml:space="preserve"> </w:t>
      </w:r>
      <w:r w:rsidRPr="009B2CC5">
        <w:t>photo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woman</w:t>
      </w:r>
      <w:r w:rsidR="0090380A">
        <w:t xml:space="preserve"> </w:t>
      </w:r>
      <w:r w:rsidRPr="009B2CC5">
        <w:t>looks</w:t>
      </w:r>
      <w:r w:rsidR="0090380A">
        <w:t xml:space="preserve"> </w:t>
      </w:r>
      <w:r w:rsidRPr="009B2CC5">
        <w:t>dejected;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assume</w:t>
      </w:r>
      <w:r w:rsidR="0090380A">
        <w:t xml:space="preserve"> </w:t>
      </w:r>
      <w:r w:rsidRPr="009B2CC5">
        <w:t>she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customer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NatWest.</w:t>
      </w:r>
    </w:p>
    <w:p w14:paraId="40387EAA" w14:textId="77777777" w:rsidR="009B2CC5" w:rsidRPr="009B2CC5" w:rsidRDefault="009B2CC5" w:rsidP="009B2CC5"/>
    <w:p w14:paraId="52601E64" w14:textId="530991A1" w:rsidR="0022437C" w:rsidRPr="009B2CC5" w:rsidRDefault="0022437C" w:rsidP="009B2CC5">
      <w:pPr>
        <w:pStyle w:val="Subtitle"/>
      </w:pPr>
      <w:r w:rsidRPr="009B2CC5">
        <w:t>The</w:t>
      </w:r>
      <w:r w:rsidR="0090380A">
        <w:t xml:space="preserve"> </w:t>
      </w:r>
      <w:r w:rsidRPr="009B2CC5">
        <w:t>images</w:t>
      </w:r>
      <w:r w:rsidR="0090380A">
        <w:t xml:space="preserve"> </w:t>
      </w:r>
      <w:r w:rsidRPr="009B2CC5">
        <w:t>look</w:t>
      </w:r>
      <w:r w:rsidR="0090380A">
        <w:t xml:space="preserve"> </w:t>
      </w:r>
      <w:r w:rsidRPr="009B2CC5">
        <w:t>subtle</w:t>
      </w:r>
      <w:r w:rsidR="0090380A">
        <w:t xml:space="preserve"> </w:t>
      </w:r>
      <w:r w:rsidRPr="009B2CC5">
        <w:t>which</w:t>
      </w:r>
      <w:r w:rsidR="0090380A">
        <w:t xml:space="preserve"> </w:t>
      </w:r>
      <w:r w:rsidRPr="009B2CC5">
        <w:t>makes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different,</w:t>
      </w:r>
      <w:r w:rsidR="0090380A">
        <w:t xml:space="preserve"> </w:t>
      </w:r>
      <w:r w:rsidRPr="009B2CC5">
        <w:t>quite</w:t>
      </w:r>
      <w:r w:rsidR="0090380A">
        <w:t xml:space="preserve"> </w:t>
      </w:r>
      <w:r w:rsidRPr="009B2CC5">
        <w:t>makes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wonder</w:t>
      </w:r>
      <w:r w:rsidR="0090380A">
        <w:t xml:space="preserve"> </w:t>
      </w:r>
      <w:r w:rsidRPr="009B2CC5">
        <w:t>what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going</w:t>
      </w:r>
      <w:r w:rsidR="0090380A">
        <w:t xml:space="preserve"> </w:t>
      </w:r>
      <w:r w:rsidRPr="009B2CC5">
        <w:t>on</w:t>
      </w:r>
      <w:r w:rsidR="0090380A">
        <w:t xml:space="preserve"> </w:t>
      </w:r>
      <w:r w:rsidRPr="009B2CC5">
        <w:t>there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text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meaningful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significant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actually</w:t>
      </w:r>
      <w:r w:rsidR="0090380A">
        <w:t xml:space="preserve"> </w:t>
      </w:r>
      <w:r w:rsidRPr="009B2CC5">
        <w:t>relate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it.</w:t>
      </w:r>
    </w:p>
    <w:p w14:paraId="1DF01402" w14:textId="4E7162F5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D36955" w:rsidRPr="00641BBE">
        <w:rPr>
          <w:rFonts w:ascii="Times New Roman" w:hAnsi="Times New Roman" w:cs="Times New Roman"/>
          <w:sz w:val="24"/>
          <w:szCs w:val="24"/>
        </w:rPr>
        <w:t>m</w:t>
      </w:r>
      <w:r w:rsidRPr="00641BBE">
        <w:rPr>
          <w:rFonts w:ascii="Times New Roman" w:hAnsi="Times New Roman" w:cs="Times New Roman"/>
          <w:sz w:val="24"/>
          <w:szCs w:val="24"/>
        </w:rPr>
        <w:t>anag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D36955" w:rsidRPr="00641BBE">
        <w:rPr>
          <w:rFonts w:ascii="Times New Roman" w:hAnsi="Times New Roman" w:cs="Times New Roman"/>
          <w:sz w:val="24"/>
          <w:szCs w:val="24"/>
        </w:rPr>
        <w:t>i</w:t>
      </w:r>
      <w:r w:rsidRPr="00641BBE">
        <w:rPr>
          <w:rFonts w:ascii="Times New Roman" w:hAnsi="Times New Roman" w:cs="Times New Roman"/>
          <w:sz w:val="24"/>
          <w:szCs w:val="24"/>
        </w:rPr>
        <w:t>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ntan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4002A">
        <w:rPr>
          <w:rFonts w:ascii="Times New Roman" w:hAnsi="Times New Roman" w:cs="Times New Roman"/>
          <w:sz w:val="24"/>
          <w:szCs w:val="24"/>
        </w:rPr>
        <w:t>were</w:t>
      </w:r>
      <w:r w:rsidR="0074002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ei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1BBE">
        <w:rPr>
          <w:rFonts w:ascii="Times New Roman" w:hAnsi="Times New Roman" w:cs="Times New Roman"/>
          <w:sz w:val="24"/>
          <w:szCs w:val="24"/>
        </w:rPr>
        <w:t>participants,</w:t>
      </w:r>
      <w:proofErr w:type="gram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</w:t>
      </w:r>
      <w:r w:rsidR="00D36955" w:rsidRPr="00641BBE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ppo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</w:t>
      </w:r>
      <w:r w:rsidR="00D36955" w:rsidRPr="00641BBE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ei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4002A">
        <w:rPr>
          <w:rFonts w:ascii="Times New Roman" w:hAnsi="Times New Roman" w:cs="Times New Roman"/>
          <w:sz w:val="24"/>
          <w:szCs w:val="24"/>
        </w:rPr>
        <w:t>a</w:t>
      </w:r>
      <w:r w:rsidRPr="00641BBE">
        <w:rPr>
          <w:rFonts w:ascii="Times New Roman" w:hAnsi="Times New Roman" w:cs="Times New Roman"/>
          <w:sz w:val="24"/>
          <w:szCs w:val="24"/>
        </w:rPr>
        <w:t>cc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4002A">
        <w:rPr>
          <w:rFonts w:ascii="Times New Roman" w:hAnsi="Times New Roman" w:cs="Times New Roman"/>
          <w:sz w:val="24"/>
          <w:szCs w:val="24"/>
        </w:rPr>
        <w:t>m</w:t>
      </w:r>
      <w:r w:rsidRPr="00641BBE">
        <w:rPr>
          <w:rFonts w:ascii="Times New Roman" w:hAnsi="Times New Roman" w:cs="Times New Roman"/>
          <w:sz w:val="24"/>
          <w:szCs w:val="24"/>
        </w:rPr>
        <w:t>anagers</w:t>
      </w:r>
      <w:r w:rsidR="00D36955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D36955" w:rsidRPr="00641BBE">
        <w:rPr>
          <w:rFonts w:ascii="Times New Roman" w:hAnsi="Times New Roman" w:cs="Times New Roman"/>
          <w:sz w:val="24"/>
          <w:szCs w:val="24"/>
        </w:rPr>
        <w:t>S</w:t>
      </w:r>
      <w:r w:rsidRPr="00641BBE">
        <w:rPr>
          <w:rFonts w:ascii="Times New Roman" w:hAnsi="Times New Roman" w:cs="Times New Roman"/>
          <w:sz w:val="24"/>
          <w:szCs w:val="24"/>
        </w:rPr>
        <w:t>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lieve</w:t>
      </w:r>
      <w:r w:rsidR="00D36955" w:rsidRPr="00641BBE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</w:t>
      </w:r>
      <w:r w:rsidR="00D36955" w:rsidRPr="00641BBE">
        <w:rPr>
          <w:rFonts w:ascii="Times New Roman" w:hAnsi="Times New Roman" w:cs="Times New Roman"/>
          <w:sz w:val="24"/>
          <w:szCs w:val="24"/>
        </w:rPr>
        <w:t>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oo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an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n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ppo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surance.</w:t>
      </w:r>
    </w:p>
    <w:p w14:paraId="1E3C5091" w14:textId="2B360925" w:rsidR="0022437C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anticipate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think</w:t>
      </w:r>
      <w:r w:rsidR="0095150B">
        <w:t>s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should</w:t>
      </w:r>
      <w:r w:rsidR="0090380A">
        <w:t xml:space="preserve"> </w:t>
      </w:r>
      <w:r w:rsidRPr="009B2CC5">
        <w:t>feel</w:t>
      </w:r>
      <w:r w:rsidR="0090380A">
        <w:t xml:space="preserve"> </w:t>
      </w:r>
      <w:r w:rsidRPr="009B2CC5">
        <w:t>safe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good</w:t>
      </w:r>
      <w:r w:rsidR="0090380A">
        <w:t xml:space="preserve"> </w:t>
      </w:r>
      <w:r w:rsidRPr="009B2CC5">
        <w:t>company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their</w:t>
      </w:r>
      <w:r w:rsidR="0090380A">
        <w:t xml:space="preserve"> </w:t>
      </w:r>
      <w:r w:rsidR="0095150B">
        <w:t>m</w:t>
      </w:r>
      <w:r w:rsidRPr="009B2CC5">
        <w:t>anagers.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shows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bit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love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companion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think</w:t>
      </w:r>
      <w:r w:rsidR="0090380A">
        <w:t xml:space="preserve"> </w:t>
      </w:r>
      <w:r w:rsidRPr="009B2CC5">
        <w:t>there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mor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that.</w:t>
      </w:r>
    </w:p>
    <w:p w14:paraId="0AEB9B3A" w14:textId="77777777" w:rsidR="009B2CC5" w:rsidRPr="009B2CC5" w:rsidRDefault="009B2CC5" w:rsidP="009B2CC5"/>
    <w:p w14:paraId="0BAEBDAA" w14:textId="4A3A518F" w:rsidR="0022437C" w:rsidRPr="009B2CC5" w:rsidRDefault="0022437C" w:rsidP="009B2CC5">
      <w:pPr>
        <w:pStyle w:val="Subtitle"/>
      </w:pPr>
      <w:r w:rsidRPr="009B2CC5">
        <w:t>The</w:t>
      </w:r>
      <w:r w:rsidR="0090380A">
        <w:t xml:space="preserve"> </w:t>
      </w:r>
      <w:r w:rsidRPr="009B2CC5">
        <w:t>man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suit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actually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Santander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like</w:t>
      </w:r>
      <w:r w:rsidR="0090380A">
        <w:t xml:space="preserve"> </w:t>
      </w:r>
      <w:r w:rsidRPr="009B2CC5">
        <w:t>them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relate</w:t>
      </w:r>
      <w:r w:rsidR="0090380A">
        <w:t xml:space="preserve"> </w:t>
      </w:r>
      <w:r w:rsidRPr="009B2CC5">
        <w:t>well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advert.</w:t>
      </w:r>
    </w:p>
    <w:p w14:paraId="5523B909" w14:textId="6EEE3BED" w:rsidR="0022437C" w:rsidRPr="00641BBE" w:rsidRDefault="00D36955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O</w:t>
      </w:r>
      <w:r w:rsidR="0022437C" w:rsidRPr="00641BBE">
        <w:rPr>
          <w:rFonts w:ascii="Times New Roman" w:hAnsi="Times New Roman" w:cs="Times New Roman"/>
          <w:sz w:val="24"/>
          <w:szCs w:val="24"/>
        </w:rPr>
        <w:t>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pin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an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ruste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usefu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conomic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ctiviti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h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ortr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mselv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riends</w:t>
      </w:r>
      <w:r w:rsidRPr="00641BBE">
        <w:rPr>
          <w:rFonts w:ascii="Times New Roman" w:hAnsi="Times New Roman" w:cs="Times New Roman"/>
          <w:sz w:val="24"/>
          <w:szCs w:val="24"/>
        </w:rPr>
        <w:t>:</w:t>
      </w:r>
    </w:p>
    <w:p w14:paraId="567E68B5" w14:textId="6E98A332" w:rsidR="0022437C" w:rsidRPr="009B2CC5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think</w:t>
      </w:r>
      <w:r w:rsidR="0090380A">
        <w:t xml:space="preserve"> </w:t>
      </w:r>
      <w:r w:rsidRPr="009B2CC5">
        <w:t>banks</w:t>
      </w:r>
      <w:r w:rsidR="0090380A">
        <w:t xml:space="preserve"> </w:t>
      </w:r>
      <w:r w:rsidRPr="009B2CC5">
        <w:t>should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portray</w:t>
      </w:r>
      <w:r w:rsidR="0090380A">
        <w:t xml:space="preserve"> </w:t>
      </w:r>
      <w:r w:rsidRPr="009B2CC5">
        <w:t>themselves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friends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man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suit,</w:t>
      </w:r>
      <w:r w:rsidR="0090380A">
        <w:t xml:space="preserve"> </w:t>
      </w:r>
      <w:r w:rsidRPr="009B2CC5">
        <w:t>t</w:t>
      </w:r>
      <w:r w:rsidR="0095150B">
        <w:t>here</w:t>
      </w:r>
      <w:r w:rsidR="0090380A">
        <w:t xml:space="preserve"> </w:t>
      </w:r>
      <w:r w:rsidRPr="009B2CC5">
        <w:t>are</w:t>
      </w:r>
      <w:r w:rsidR="0090380A">
        <w:t xml:space="preserve"> </w:t>
      </w:r>
      <w:r w:rsidRPr="009B2CC5">
        <w:t>lots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atrocities</w:t>
      </w:r>
      <w:r w:rsidR="0090380A">
        <w:t xml:space="preserve"> </w:t>
      </w:r>
      <w:r w:rsidRPr="009B2CC5">
        <w:t>these</w:t>
      </w:r>
      <w:r w:rsidR="0090380A">
        <w:t xml:space="preserve"> </w:t>
      </w:r>
      <w:r w:rsidRPr="009B2CC5">
        <w:t>guys</w:t>
      </w:r>
      <w:r w:rsidR="0090380A">
        <w:t xml:space="preserve"> </w:t>
      </w:r>
      <w:r w:rsidRPr="009B2CC5">
        <w:t>do,</w:t>
      </w:r>
      <w:r w:rsidR="0090380A">
        <w:t xml:space="preserve"> </w:t>
      </w:r>
      <w:r w:rsidRPr="009B2CC5">
        <w:t>look</w:t>
      </w:r>
      <w:r w:rsidR="0090380A">
        <w:t xml:space="preserve"> </w:t>
      </w:r>
      <w:r w:rsidRPr="009B2CC5">
        <w:t>at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how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manipulate</w:t>
      </w:r>
      <w:r w:rsidR="0090380A">
        <w:t xml:space="preserve"> </w:t>
      </w:r>
      <w:r w:rsidRPr="009B2CC5">
        <w:t>interest</w:t>
      </w:r>
      <w:r w:rsidR="0090380A">
        <w:t xml:space="preserve"> </w:t>
      </w:r>
      <w:r w:rsidRPr="009B2CC5">
        <w:t>rate,</w:t>
      </w:r>
      <w:r w:rsidR="0090380A">
        <w:t xml:space="preserve"> </w:t>
      </w:r>
      <w:r w:rsidRPr="009B2CC5">
        <w:t>we</w:t>
      </w:r>
      <w:r w:rsidR="0090380A">
        <w:t xml:space="preserve"> </w:t>
      </w:r>
      <w:r w:rsidRPr="009B2CC5">
        <w:t>suffer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make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money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don’t</w:t>
      </w:r>
      <w:r w:rsidR="0090380A">
        <w:t xml:space="preserve"> </w:t>
      </w:r>
      <w:r w:rsidRPr="009B2CC5">
        <w:t>trust</w:t>
      </w:r>
      <w:r w:rsidR="0090380A">
        <w:t xml:space="preserve"> </w:t>
      </w:r>
      <w:r w:rsidRPr="009B2CC5">
        <w:t>these</w:t>
      </w:r>
      <w:r w:rsidR="0090380A">
        <w:t xml:space="preserve"> </w:t>
      </w:r>
      <w:r w:rsidRPr="009B2CC5">
        <w:t>guys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suit</w:t>
      </w:r>
      <w:r w:rsidR="0090380A">
        <w:t xml:space="preserve"> </w:t>
      </w:r>
      <w:r w:rsidRPr="009B2CC5">
        <w:t>working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banks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just</w:t>
      </w:r>
      <w:r w:rsidR="0090380A">
        <w:t xml:space="preserve"> </w:t>
      </w:r>
      <w:r w:rsidRPr="009B2CC5">
        <w:t>hav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do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them,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customers</w:t>
      </w:r>
      <w:r w:rsidR="0090380A">
        <w:t xml:space="preserve"> </w:t>
      </w:r>
      <w:r w:rsidRPr="009B2CC5">
        <w:t>can’t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paying</w:t>
      </w:r>
      <w:r w:rsidR="0090380A">
        <w:t xml:space="preserve"> </w:t>
      </w:r>
      <w:r w:rsidRPr="009B2CC5">
        <w:t>into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piggy</w:t>
      </w:r>
      <w:r w:rsidR="0090380A">
        <w:t xml:space="preserve"> </w:t>
      </w:r>
      <w:r w:rsidR="0095150B">
        <w:t>bank</w:t>
      </w:r>
      <w:r w:rsidRPr="009B2CC5">
        <w:t>.</w:t>
      </w:r>
    </w:p>
    <w:p w14:paraId="3D0845FC" w14:textId="2C0BC3D4" w:rsidR="0022437C" w:rsidRPr="00641BBE" w:rsidRDefault="0095150B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Ju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articip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</w:t>
      </w:r>
      <w:r w:rsidR="002F0C0C" w:rsidRPr="00641BBE">
        <w:rPr>
          <w:rFonts w:ascii="Times New Roman" w:hAnsi="Times New Roman" w:cs="Times New Roman"/>
          <w:sz w:val="24"/>
          <w:szCs w:val="24"/>
        </w:rPr>
        <w:t>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onnect w</w:t>
      </w:r>
      <w:r w:rsidR="0022437C" w:rsidRPr="00641BBE">
        <w:rPr>
          <w:rFonts w:ascii="Times New Roman" w:hAnsi="Times New Roman" w:cs="Times New Roman"/>
          <w:sz w:val="24"/>
          <w:szCs w:val="24"/>
        </w:rPr>
        <w:t>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F0C0C" w:rsidRPr="00641BBE">
        <w:rPr>
          <w:rFonts w:ascii="Times New Roman" w:hAnsi="Times New Roman" w:cs="Times New Roman"/>
          <w:sz w:val="24"/>
          <w:szCs w:val="24"/>
        </w:rPr>
        <w:t>b</w:t>
      </w:r>
      <w:r w:rsidR="0022437C" w:rsidRPr="00641BBE">
        <w:rPr>
          <w:rFonts w:ascii="Times New Roman" w:hAnsi="Times New Roman" w:cs="Times New Roman"/>
          <w:sz w:val="24"/>
          <w:szCs w:val="24"/>
        </w:rPr>
        <w:t>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F0C0C" w:rsidRPr="00641BBE">
        <w:rPr>
          <w:rFonts w:ascii="Times New Roman" w:hAnsi="Times New Roman" w:cs="Times New Roman"/>
          <w:sz w:val="24"/>
          <w:szCs w:val="24"/>
        </w:rPr>
        <w:t>m</w:t>
      </w:r>
      <w:r w:rsidR="0022437C" w:rsidRPr="00641BBE">
        <w:rPr>
          <w:rFonts w:ascii="Times New Roman" w:hAnsi="Times New Roman" w:cs="Times New Roman"/>
          <w:sz w:val="24"/>
          <w:szCs w:val="24"/>
        </w:rPr>
        <w:t>anag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en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ffili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usto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ea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864F2">
        <w:rPr>
          <w:rFonts w:ascii="Times New Roman" w:hAnsi="Times New Roman" w:cs="Times New Roman"/>
          <w:sz w:val="24"/>
          <w:szCs w:val="24"/>
        </w:rPr>
        <w:t>in</w:t>
      </w:r>
      <w:r w:rsidR="00A864F2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rclay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2F0C0C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F0C0C" w:rsidRPr="00641BBE">
        <w:rPr>
          <w:rFonts w:ascii="Times New Roman" w:hAnsi="Times New Roman" w:cs="Times New Roman"/>
          <w:sz w:val="24"/>
          <w:szCs w:val="24"/>
        </w:rPr>
        <w:t>O</w:t>
      </w:r>
      <w:r w:rsidR="003368F3" w:rsidRPr="00641BBE">
        <w:rPr>
          <w:rFonts w:ascii="Times New Roman" w:hAnsi="Times New Roman" w:cs="Times New Roman"/>
          <w:sz w:val="24"/>
          <w:szCs w:val="24"/>
        </w:rPr>
        <w:t>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articip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el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n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re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xperi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ustomer</w:t>
      </w:r>
      <w:r w:rsidR="00A864F2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estifie</w:t>
      </w:r>
      <w:r w:rsidR="002F0C0C" w:rsidRPr="00641BBE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helpful</w:t>
      </w:r>
      <w:r w:rsidR="00A864F2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appea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participant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ssoci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truggl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succ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fell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22437C" w:rsidRPr="00641BBE">
        <w:rPr>
          <w:rFonts w:ascii="Times New Roman" w:hAnsi="Times New Roman" w:cs="Times New Roman"/>
          <w:sz w:val="24"/>
          <w:szCs w:val="24"/>
        </w:rPr>
        <w:t>owner.</w:t>
      </w:r>
    </w:p>
    <w:p w14:paraId="7FF14C81" w14:textId="2A48720D" w:rsidR="0022437C" w:rsidRDefault="0022437C" w:rsidP="009B2CC5">
      <w:pPr>
        <w:pStyle w:val="Subtitle"/>
      </w:pPr>
      <w:r w:rsidRPr="009B2CC5">
        <w:t>Really</w:t>
      </w:r>
      <w:r w:rsidR="0090380A">
        <w:t xml:space="preserve"> </w:t>
      </w:r>
      <w:r w:rsidRPr="009B2CC5">
        <w:t>nice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allowed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customer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share</w:t>
      </w:r>
      <w:r w:rsidR="0090380A">
        <w:t xml:space="preserve"> </w:t>
      </w:r>
      <w:r w:rsidRPr="009B2CC5">
        <w:t>his</w:t>
      </w:r>
      <w:r w:rsidR="0090380A">
        <w:t xml:space="preserve"> </w:t>
      </w:r>
      <w:r w:rsidRPr="009B2CC5">
        <w:t>experience,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see</w:t>
      </w:r>
      <w:r w:rsidR="0090380A">
        <w:t xml:space="preserve"> </w:t>
      </w:r>
      <w:r w:rsidRPr="009B2CC5">
        <w:t>how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has</w:t>
      </w:r>
      <w:r w:rsidR="0090380A">
        <w:t xml:space="preserve"> </w:t>
      </w:r>
      <w:r w:rsidRPr="009B2CC5">
        <w:t>provided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support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feel</w:t>
      </w:r>
      <w:r w:rsidR="0090380A">
        <w:t xml:space="preserve"> </w:t>
      </w:r>
      <w:r w:rsidRPr="009B2CC5">
        <w:t>it’s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one</w:t>
      </w:r>
      <w:r w:rsidR="0090380A">
        <w:t xml:space="preserve"> </w:t>
      </w:r>
      <w:r w:rsidRPr="009B2CC5">
        <w:t>size</w:t>
      </w:r>
      <w:r w:rsidR="0090380A">
        <w:t xml:space="preserve"> </w:t>
      </w:r>
      <w:r w:rsidRPr="009B2CC5">
        <w:t>fits</w:t>
      </w:r>
      <w:r w:rsidR="0090380A">
        <w:t xml:space="preserve"> </w:t>
      </w:r>
      <w:r w:rsidRPr="009B2CC5">
        <w:t>all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might</w:t>
      </w:r>
      <w:r w:rsidR="0090380A">
        <w:t xml:space="preserve"> </w:t>
      </w:r>
      <w:r w:rsidRPr="009B2CC5">
        <w:t>approach</w:t>
      </w:r>
      <w:r w:rsidR="0090380A">
        <w:t xml:space="preserve"> </w:t>
      </w:r>
      <w:r w:rsidRPr="009B2CC5">
        <w:t>Barclays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have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different</w:t>
      </w:r>
      <w:r w:rsidR="0090380A">
        <w:t xml:space="preserve"> </w:t>
      </w:r>
      <w:r w:rsidRPr="009B2CC5">
        <w:t>experience,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doesn’t</w:t>
      </w:r>
      <w:r w:rsidR="0090380A">
        <w:t xml:space="preserve"> </w:t>
      </w:r>
      <w:r w:rsidRPr="009B2CC5">
        <w:t>really</w:t>
      </w:r>
      <w:r w:rsidR="0090380A">
        <w:t xml:space="preserve"> </w:t>
      </w:r>
      <w:r w:rsidRPr="009B2CC5">
        <w:t>work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me</w:t>
      </w:r>
      <w:r w:rsidR="009B2CC5">
        <w:t>.</w:t>
      </w:r>
    </w:p>
    <w:p w14:paraId="6710FE2D" w14:textId="77777777" w:rsidR="009B2CC5" w:rsidRPr="009B2CC5" w:rsidRDefault="009B2CC5" w:rsidP="009B2CC5"/>
    <w:p w14:paraId="11F3FFC2" w14:textId="287D0FC7" w:rsidR="0022437C" w:rsidRPr="009B2CC5" w:rsidRDefault="0022437C" w:rsidP="009B2CC5">
      <w:pPr>
        <w:pStyle w:val="Subtitle"/>
      </w:pPr>
      <w:r w:rsidRPr="009B2CC5">
        <w:t>Putting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photograph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customer</w:t>
      </w:r>
      <w:r w:rsidR="0090380A">
        <w:t xml:space="preserve"> </w:t>
      </w:r>
      <w:r w:rsidRPr="009B2CC5">
        <w:t>seems</w:t>
      </w:r>
      <w:r w:rsidR="0090380A">
        <w:t xml:space="preserve"> </w:t>
      </w:r>
      <w:r w:rsidRPr="009B2CC5">
        <w:t>right,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expect</w:t>
      </w:r>
      <w:r w:rsidR="0090380A">
        <w:t xml:space="preserve"> </w:t>
      </w:r>
      <w:r w:rsidRPr="009B2CC5">
        <w:t>us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relate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person,</w:t>
      </w:r>
      <w:r w:rsidR="0090380A">
        <w:t xml:space="preserve"> </w:t>
      </w:r>
      <w:r w:rsidRPr="009B2CC5">
        <w:t>assuming</w:t>
      </w:r>
      <w:r w:rsidR="0090380A">
        <w:t xml:space="preserve"> </w:t>
      </w:r>
      <w:r w:rsidRPr="009B2CC5">
        <w:t>he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="00563B8D">
        <w:t>owner</w:t>
      </w:r>
      <w:r w:rsidR="0090380A">
        <w:t xml:space="preserve"> </w:t>
      </w:r>
      <w:r w:rsidRPr="009B2CC5">
        <w:t>like</w:t>
      </w:r>
      <w:r w:rsidR="0090380A">
        <w:t xml:space="preserve"> </w:t>
      </w:r>
      <w:r w:rsidRPr="009B2CC5">
        <w:t>me,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might</w:t>
      </w:r>
      <w:r w:rsidR="0090380A">
        <w:t xml:space="preserve"> </w:t>
      </w:r>
      <w:r w:rsidRPr="009B2CC5">
        <w:t>want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join</w:t>
      </w:r>
      <w:r w:rsidR="0090380A">
        <w:t xml:space="preserve"> </w:t>
      </w:r>
      <w:r w:rsidRPr="009B2CC5">
        <w:t>his</w:t>
      </w:r>
      <w:r w:rsidR="0090380A">
        <w:t xml:space="preserve"> </w:t>
      </w:r>
      <w:r w:rsidRPr="009B2CC5">
        <w:t>league</w:t>
      </w:r>
      <w:r w:rsidR="0090380A">
        <w:t xml:space="preserve"> </w:t>
      </w:r>
      <w:r w:rsidRPr="009B2CC5">
        <w:t>at</w:t>
      </w:r>
      <w:r w:rsidR="0090380A">
        <w:t xml:space="preserve"> </w:t>
      </w:r>
      <w:r w:rsidRPr="009B2CC5">
        <w:t>Barclays.</w:t>
      </w:r>
    </w:p>
    <w:p w14:paraId="58A76F2C" w14:textId="339009B1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lec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</w:t>
      </w:r>
      <w:r w:rsidR="003368F3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</w:t>
      </w:r>
      <w:r w:rsidR="002F0C0C" w:rsidRPr="00641BBE">
        <w:rPr>
          <w:rFonts w:ascii="Times New Roman" w:hAnsi="Times New Roman" w:cs="Times New Roman"/>
          <w:sz w:val="24"/>
          <w:szCs w:val="24"/>
        </w:rPr>
        <w:t>l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m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af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l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ris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3368F3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T</w:t>
      </w:r>
      <w:r w:rsidRPr="00641BBE">
        <w:rPr>
          <w:rFonts w:ascii="Times New Roman" w:hAnsi="Times New Roman" w:cs="Times New Roman"/>
          <w:sz w:val="24"/>
          <w:szCs w:val="24"/>
        </w:rPr>
        <w:t>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r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l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ffect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ssur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highligh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expect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368F3" w:rsidRPr="00641BBE">
        <w:rPr>
          <w:rFonts w:ascii="Times New Roman" w:hAnsi="Times New Roman" w:cs="Times New Roman"/>
          <w:sz w:val="24"/>
          <w:szCs w:val="24"/>
        </w:rPr>
        <w:t>be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ok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fter</w:t>
      </w:r>
      <w:r w:rsidR="003368F3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m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thwhile.</w:t>
      </w:r>
    </w:p>
    <w:p w14:paraId="2A60BF94" w14:textId="6D99A526" w:rsidR="009B2CC5" w:rsidRPr="003368F3" w:rsidRDefault="0022437C" w:rsidP="009B2CC5">
      <w:pPr>
        <w:pStyle w:val="Subtitle"/>
        <w:rPr>
          <w:rStyle w:val="SubtleEmphasis"/>
          <w:i/>
          <w:color w:val="auto"/>
        </w:rPr>
      </w:pPr>
      <w:r w:rsidRPr="003368F3">
        <w:rPr>
          <w:rStyle w:val="SubtleEmphasis"/>
          <w:i/>
          <w:color w:val="auto"/>
        </w:rPr>
        <w:t>Lovely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smile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from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lady,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photographer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got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a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good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sho</w:t>
      </w:r>
      <w:r w:rsidRPr="00841653">
        <w:rPr>
          <w:rStyle w:val="SubtleEmphasis"/>
          <w:i/>
          <w:color w:val="auto"/>
        </w:rPr>
        <w:t>ot,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there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was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this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idea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of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come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and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bank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with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us,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we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will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support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you,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quite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liked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idea</w:t>
      </w:r>
      <w:r w:rsidR="009B2CC5" w:rsidRPr="00CB4590">
        <w:rPr>
          <w:rStyle w:val="SubtleEmphasis"/>
          <w:i/>
          <w:color w:val="auto"/>
        </w:rPr>
        <w:t>.</w:t>
      </w:r>
    </w:p>
    <w:p w14:paraId="5CA26D60" w14:textId="445C2E56" w:rsidR="0022437C" w:rsidRPr="00A864F2" w:rsidRDefault="0022437C" w:rsidP="00A864F2">
      <w:pPr>
        <w:rPr>
          <w:iCs/>
        </w:rPr>
      </w:pPr>
    </w:p>
    <w:p w14:paraId="5E4AE932" w14:textId="54374CA2" w:rsidR="0022437C" w:rsidRPr="00CB4590" w:rsidRDefault="0022437C" w:rsidP="009B2CC5">
      <w:pPr>
        <w:pStyle w:val="Subtitle"/>
        <w:rPr>
          <w:rStyle w:val="SubtleEmphasis"/>
          <w:i/>
          <w:color w:val="auto"/>
        </w:rPr>
      </w:pPr>
      <w:r w:rsidRPr="00CB4590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smil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on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that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fac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pulls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my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heart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strings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which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definitely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invites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you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to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hav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a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closer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look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at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messag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and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CB4590">
        <w:rPr>
          <w:rStyle w:val="SubtleEmphasis"/>
          <w:i/>
          <w:color w:val="auto"/>
        </w:rPr>
        <w:t>bank.</w:t>
      </w:r>
    </w:p>
    <w:p w14:paraId="7AE0FD86" w14:textId="77777777" w:rsidR="009B2CC5" w:rsidRPr="00A864F2" w:rsidRDefault="009B2CC5" w:rsidP="009B2CC5"/>
    <w:p w14:paraId="246B0022" w14:textId="61B1BFFC" w:rsidR="0022437C" w:rsidRPr="00841653" w:rsidRDefault="0022437C" w:rsidP="009B2CC5">
      <w:pPr>
        <w:pStyle w:val="Subtitle"/>
        <w:rPr>
          <w:rStyle w:val="SubtleEmphasis"/>
          <w:i/>
          <w:color w:val="auto"/>
        </w:rPr>
      </w:pPr>
      <w:r w:rsidRPr="003368F3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picture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of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lady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is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meant</w:t>
      </w:r>
      <w:r w:rsidR="0090380A">
        <w:rPr>
          <w:rStyle w:val="SubtleEmphasis"/>
          <w:i/>
          <w:color w:val="auto"/>
        </w:rPr>
        <w:t xml:space="preserve"> </w:t>
      </w:r>
      <w:r w:rsidRPr="003368F3">
        <w:rPr>
          <w:rStyle w:val="SubtleEmphasis"/>
          <w:i/>
          <w:color w:val="auto"/>
        </w:rPr>
        <w:t>t</w:t>
      </w:r>
      <w:r w:rsidRPr="00841653">
        <w:rPr>
          <w:rStyle w:val="SubtleEmphasis"/>
          <w:i/>
          <w:color w:val="auto"/>
        </w:rPr>
        <w:t>o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attract</w:t>
      </w:r>
      <w:r w:rsidR="00563B8D">
        <w:rPr>
          <w:rStyle w:val="SubtleEmphasis"/>
          <w:i/>
          <w:color w:val="auto"/>
        </w:rPr>
        <w:t>,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I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suppose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it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did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but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after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that?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I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might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just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flip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it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over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to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the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next</w:t>
      </w:r>
      <w:r w:rsidR="0090380A">
        <w:rPr>
          <w:rStyle w:val="SubtleEmphasis"/>
          <w:i/>
          <w:color w:val="auto"/>
        </w:rPr>
        <w:t xml:space="preserve"> </w:t>
      </w:r>
      <w:r w:rsidRPr="00841653">
        <w:rPr>
          <w:rStyle w:val="SubtleEmphasis"/>
          <w:i/>
          <w:color w:val="auto"/>
        </w:rPr>
        <w:t>page.</w:t>
      </w:r>
    </w:p>
    <w:p w14:paraId="2D2705E9" w14:textId="2AA2B3AC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lastRenderedPageBreak/>
        <w:t>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orpor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o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ew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ucial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o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ltur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i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bser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thw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nse</w:t>
      </w:r>
      <w:r w:rsidR="00841653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T</w:t>
      </w:r>
      <w:r w:rsidRPr="00641BBE">
        <w:rPr>
          <w:rFonts w:ascii="Times New Roman" w:hAnsi="Times New Roman" w:cs="Times New Roman"/>
          <w:sz w:val="24"/>
          <w:szCs w:val="24"/>
        </w:rPr>
        <w:t>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eterina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ct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rclay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ei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fel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meth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know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lture</w:t>
      </w:r>
      <w:r w:rsidR="00841653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A539A" w:rsidRPr="00641BBE">
        <w:rPr>
          <w:rFonts w:ascii="Times New Roman" w:hAnsi="Times New Roman" w:cs="Times New Roman"/>
          <w:sz w:val="24"/>
          <w:szCs w:val="24"/>
        </w:rPr>
        <w:t>T</w:t>
      </w:r>
      <w:r w:rsidRPr="00641BBE">
        <w:rPr>
          <w:rFonts w:ascii="Times New Roman" w:hAnsi="Times New Roman" w:cs="Times New Roman"/>
          <w:sz w:val="24"/>
          <w:szCs w:val="24"/>
        </w:rPr>
        <w:t>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ouse</w:t>
      </w:r>
      <w:r w:rsidR="009A539A" w:rsidRPr="00641BBE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ffili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anionship</w:t>
      </w:r>
      <w:r w:rsidR="00841653" w:rsidRPr="00641BBE">
        <w:rPr>
          <w:rFonts w:ascii="Times New Roman" w:hAnsi="Times New Roman" w:cs="Times New Roman"/>
          <w:sz w:val="24"/>
          <w:szCs w:val="24"/>
        </w:rPr>
        <w:t>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ever</w:t>
      </w:r>
      <w:r w:rsidR="00A864F2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tw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o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an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.</w:t>
      </w:r>
    </w:p>
    <w:p w14:paraId="4D1A90FD" w14:textId="38227AC8" w:rsidR="0022437C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like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image</w:t>
      </w:r>
      <w:r w:rsidR="0090380A">
        <w:t xml:space="preserve"> </w:t>
      </w:r>
      <w:r w:rsidRPr="009B2CC5">
        <w:t>,</w:t>
      </w:r>
      <w:r w:rsidR="0090380A">
        <w:t xml:space="preserve"> </w:t>
      </w:r>
      <w:r w:rsidRPr="009B2CC5">
        <w:t>actually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think</w:t>
      </w:r>
      <w:r w:rsidR="0090380A">
        <w:t xml:space="preserve"> </w:t>
      </w:r>
      <w:r w:rsidRPr="009B2CC5">
        <w:t>putting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image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dog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crucial</w:t>
      </w:r>
      <w:r w:rsidR="0090380A">
        <w:t xml:space="preserve"> </w:t>
      </w:r>
      <w:r w:rsidRPr="009B2CC5">
        <w:t>decision,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know</w:t>
      </w:r>
      <w:r w:rsidR="0090380A">
        <w:t xml:space="preserve"> </w:t>
      </w:r>
      <w:r w:rsidRPr="009B2CC5">
        <w:t>we</w:t>
      </w:r>
      <w:r w:rsidR="0090380A">
        <w:t xml:space="preserve"> </w:t>
      </w:r>
      <w:r w:rsidRPr="009B2CC5">
        <w:t>like</w:t>
      </w:r>
      <w:r w:rsidR="0090380A">
        <w:t xml:space="preserve"> </w:t>
      </w:r>
      <w:r w:rsidRPr="009B2CC5">
        <w:t>dogs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country,</w:t>
      </w:r>
      <w:r w:rsidR="0090380A">
        <w:t xml:space="preserve"> </w:t>
      </w:r>
      <w:r w:rsidRPr="009B2CC5">
        <w:t>even</w:t>
      </w:r>
      <w:r w:rsidR="0090380A">
        <w:t xml:space="preserve"> </w:t>
      </w:r>
      <w:r w:rsidRPr="009B2CC5">
        <w:t>though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haven’t</w:t>
      </w:r>
      <w:r w:rsidR="0090380A">
        <w:t xml:space="preserve"> </w:t>
      </w:r>
      <w:r w:rsidRPr="009B2CC5">
        <w:t>read</w:t>
      </w:r>
      <w:r w:rsidR="0090380A">
        <w:t xml:space="preserve"> </w:t>
      </w:r>
      <w:r w:rsidRPr="009B2CC5">
        <w:t>much</w:t>
      </w:r>
      <w:r w:rsidR="0090380A">
        <w:t xml:space="preserve"> </w:t>
      </w:r>
      <w:r w:rsidRPr="009B2CC5">
        <w:t>details</w:t>
      </w:r>
      <w:r w:rsidR="0090380A">
        <w:t xml:space="preserve"> </w:t>
      </w:r>
      <w:r w:rsidRPr="009B2CC5">
        <w:t>into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advertisement,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looks</w:t>
      </w:r>
      <w:r w:rsidR="0090380A">
        <w:t xml:space="preserve"> </w:t>
      </w:r>
      <w:r w:rsidRPr="009B2CC5">
        <w:t>lovely</w:t>
      </w:r>
      <w:r w:rsidR="009B2CC5">
        <w:t>.</w:t>
      </w:r>
    </w:p>
    <w:p w14:paraId="0F390F7B" w14:textId="77777777" w:rsidR="009B2CC5" w:rsidRPr="009B2CC5" w:rsidRDefault="009B2CC5" w:rsidP="009B2CC5"/>
    <w:p w14:paraId="1B13A5CC" w14:textId="6FE6DD82" w:rsidR="0022437C" w:rsidRPr="009B2CC5" w:rsidRDefault="0022437C" w:rsidP="009B2CC5">
      <w:pPr>
        <w:pStyle w:val="Subtitle"/>
      </w:pPr>
      <w:r w:rsidRPr="009B2CC5">
        <w:t>The</w:t>
      </w:r>
      <w:r w:rsidR="0090380A">
        <w:t xml:space="preserve"> </w:t>
      </w:r>
      <w:r w:rsidRPr="009B2CC5">
        <w:t>photograph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dog</w:t>
      </w:r>
      <w:r w:rsidR="0090380A">
        <w:t xml:space="preserve"> </w:t>
      </w:r>
      <w:r w:rsidRPr="009B2CC5">
        <w:t>looks</w:t>
      </w:r>
      <w:r w:rsidR="0090380A">
        <w:t xml:space="preserve"> </w:t>
      </w:r>
      <w:r w:rsidRPr="009B2CC5">
        <w:t>unexpected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advertisement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actually</w:t>
      </w:r>
      <w:r w:rsidR="0090380A">
        <w:t xml:space="preserve"> </w:t>
      </w:r>
      <w:r w:rsidRPr="009B2CC5">
        <w:t>makes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different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attractive.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change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based</w:t>
      </w:r>
      <w:r w:rsidR="0090380A">
        <w:t xml:space="preserve"> </w:t>
      </w:r>
      <w:r w:rsidRPr="009B2CC5">
        <w:t>on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image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dog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like?</w:t>
      </w:r>
      <w:r w:rsidR="0090380A">
        <w:t xml:space="preserve"> </w:t>
      </w:r>
      <w:r w:rsidRPr="009B2CC5">
        <w:t>Maybe</w:t>
      </w:r>
      <w:r w:rsidR="0090380A">
        <w:t xml:space="preserve"> </w:t>
      </w:r>
      <w:r w:rsidRPr="009B2CC5">
        <w:t>not,</w:t>
      </w:r>
      <w:r w:rsidR="0090380A">
        <w:t xml:space="preserve"> </w:t>
      </w:r>
      <w:r w:rsidRPr="009B2CC5">
        <w:t>there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other</w:t>
      </w:r>
      <w:r w:rsidR="0090380A">
        <w:t xml:space="preserve"> </w:t>
      </w:r>
      <w:r w:rsidRPr="009B2CC5">
        <w:t>things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consider.</w:t>
      </w:r>
    </w:p>
    <w:p w14:paraId="44FAC2CB" w14:textId="71D8C0B2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Apa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–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p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eadlin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80DBC">
        <w:rPr>
          <w:rFonts w:ascii="Times New Roman" w:hAnsi="Times New Roman" w:cs="Times New Roman"/>
          <w:sz w:val="24"/>
          <w:szCs w:val="24"/>
        </w:rPr>
        <w:t>–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80DBC">
        <w:rPr>
          <w:rFonts w:ascii="Times New Roman" w:hAnsi="Times New Roman" w:cs="Times New Roman"/>
          <w:sz w:val="24"/>
          <w:szCs w:val="24"/>
        </w:rPr>
        <w:t>was</w:t>
      </w:r>
      <w:r w:rsidR="00880DBC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o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</w:t>
      </w:r>
      <w:r w:rsidR="00880DBC">
        <w:rPr>
          <w:rFonts w:ascii="Times New Roman" w:hAnsi="Times New Roman" w:cs="Times New Roman"/>
          <w:sz w:val="24"/>
          <w:szCs w:val="24"/>
        </w:rPr>
        <w:t>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80DBC">
        <w:rPr>
          <w:rFonts w:ascii="Times New Roman" w:hAnsi="Times New Roman" w:cs="Times New Roman"/>
          <w:sz w:val="24"/>
          <w:szCs w:val="24"/>
        </w:rPr>
        <w:t>in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880DBC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80DBC" w:rsidRPr="00641BBE">
        <w:rPr>
          <w:rFonts w:ascii="Times New Roman" w:hAnsi="Times New Roman" w:cs="Times New Roman"/>
          <w:sz w:val="24"/>
          <w:szCs w:val="24"/>
        </w:rPr>
        <w:t xml:space="preserve">often </w:t>
      </w:r>
      <w:r w:rsidR="00841653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rea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</w:t>
      </w:r>
      <w:r w:rsidR="00880DBC">
        <w:rPr>
          <w:rFonts w:ascii="Times New Roman" w:hAnsi="Times New Roman" w:cs="Times New Roman"/>
          <w:sz w:val="24"/>
          <w:szCs w:val="24"/>
        </w:rPr>
        <w:t>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p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u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ula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loy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‘DREAM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ld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rit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</w:t>
      </w:r>
      <w:r w:rsidR="00841653" w:rsidRPr="00641BBE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e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ra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gaging</w:t>
      </w:r>
      <w:r w:rsidR="00841653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P</w:t>
      </w:r>
      <w:r w:rsidRPr="00641BBE">
        <w:rPr>
          <w:rFonts w:ascii="Times New Roman" w:hAnsi="Times New Roman" w:cs="Times New Roman"/>
          <w:sz w:val="24"/>
          <w:szCs w:val="24"/>
        </w:rPr>
        <w:t>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</w:t>
      </w:r>
      <w:r w:rsidR="00880DBC">
        <w:rPr>
          <w:rFonts w:ascii="Times New Roman" w:hAnsi="Times New Roman" w:cs="Times New Roman"/>
          <w:sz w:val="24"/>
          <w:szCs w:val="24"/>
        </w:rPr>
        <w:t>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ream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ppo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hie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ream</w:t>
      </w:r>
      <w:r w:rsidR="00841653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T</w:t>
      </w:r>
      <w:r w:rsidRPr="00641BBE">
        <w:rPr>
          <w:rFonts w:ascii="Times New Roman" w:hAnsi="Times New Roman" w:cs="Times New Roman"/>
          <w:sz w:val="24"/>
          <w:szCs w:val="24"/>
        </w:rPr>
        <w:t>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rg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‘dream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em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ra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ers</w:t>
      </w:r>
      <w:r w:rsidR="00841653" w:rsidRPr="00641BBE">
        <w:rPr>
          <w:rFonts w:ascii="Times New Roman" w:hAnsi="Times New Roman" w:cs="Times New Roman"/>
          <w:sz w:val="24"/>
          <w:szCs w:val="24"/>
        </w:rPr>
        <w:t>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o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oo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gag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80DBC">
        <w:rPr>
          <w:rFonts w:ascii="Times New Roman" w:hAnsi="Times New Roman" w:cs="Times New Roman"/>
          <w:sz w:val="24"/>
          <w:szCs w:val="24"/>
        </w:rPr>
        <w:t xml:space="preserve">felt they </w:t>
      </w:r>
      <w:r w:rsidRPr="00641BBE">
        <w:rPr>
          <w:rFonts w:ascii="Times New Roman" w:hAnsi="Times New Roman" w:cs="Times New Roman"/>
          <w:sz w:val="24"/>
          <w:szCs w:val="24"/>
        </w:rPr>
        <w:t>h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.</w:t>
      </w:r>
    </w:p>
    <w:p w14:paraId="6D6F5816" w14:textId="3CB55D0B" w:rsidR="0022437C" w:rsidRPr="009B2CC5" w:rsidRDefault="0022437C" w:rsidP="009B2CC5">
      <w:pPr>
        <w:pStyle w:val="Subtitle"/>
      </w:pPr>
      <w:r w:rsidRPr="009B2CC5">
        <w:t>The</w:t>
      </w:r>
      <w:r w:rsidR="0090380A">
        <w:t xml:space="preserve"> </w:t>
      </w:r>
      <w:r w:rsidRPr="009B2CC5">
        <w:t>Dream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big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advert,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can’t</w:t>
      </w:r>
      <w:r w:rsidR="0090380A">
        <w:t xml:space="preserve"> </w:t>
      </w:r>
      <w:r w:rsidRPr="009B2CC5">
        <w:t>miss</w:t>
      </w:r>
      <w:r w:rsidR="0090380A">
        <w:t xml:space="preserve"> </w:t>
      </w:r>
      <w:r w:rsidRPr="009B2CC5">
        <w:t>it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like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advert,</w:t>
      </w:r>
      <w:r w:rsidR="0090380A">
        <w:t xml:space="preserve"> </w:t>
      </w:r>
      <w:r w:rsidRPr="009B2CC5">
        <w:t>really</w:t>
      </w:r>
      <w:r w:rsidR="0090380A">
        <w:t xml:space="preserve"> </w:t>
      </w:r>
      <w:r w:rsidRPr="009B2CC5">
        <w:t>beautiful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like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green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even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fire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green,</w:t>
      </w:r>
      <w:r w:rsidR="0090380A">
        <w:t xml:space="preserve"> </w:t>
      </w:r>
      <w:r w:rsidRPr="009B2CC5">
        <w:t>there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something</w:t>
      </w:r>
      <w:r w:rsidR="0090380A">
        <w:t xml:space="preserve"> </w:t>
      </w:r>
      <w:r w:rsidRPr="009B2CC5">
        <w:t>emotional</w:t>
      </w:r>
      <w:r w:rsidR="0090380A">
        <w:t xml:space="preserve"> </w:t>
      </w:r>
      <w:r w:rsidRPr="009B2CC5">
        <w:t>about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advert.</w:t>
      </w:r>
    </w:p>
    <w:p w14:paraId="63932D31" w14:textId="176C444A" w:rsidR="0022437C" w:rsidRDefault="0022437C" w:rsidP="009B2CC5">
      <w:pPr>
        <w:pStyle w:val="Subtitle"/>
      </w:pPr>
      <w:r w:rsidRPr="009B2CC5">
        <w:lastRenderedPageBreak/>
        <w:t>Even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other</w:t>
      </w:r>
      <w:r w:rsidR="0090380A">
        <w:t xml:space="preserve"> </w:t>
      </w:r>
      <w:r w:rsidRPr="009B2CC5">
        <w:t>text</w:t>
      </w:r>
      <w:r w:rsidR="0090380A">
        <w:t xml:space="preserve"> </w:t>
      </w:r>
      <w:r w:rsidRPr="009B2CC5">
        <w:t>around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advert,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size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dream</w:t>
      </w:r>
      <w:r w:rsidR="0090380A">
        <w:t xml:space="preserve"> </w:t>
      </w:r>
      <w:r w:rsidRPr="009B2CC5">
        <w:t>catches</w:t>
      </w:r>
      <w:r w:rsidR="0090380A">
        <w:t xml:space="preserve"> </w:t>
      </w:r>
      <w:r w:rsidRPr="009B2CC5">
        <w:t>you</w:t>
      </w:r>
      <w:r w:rsidR="00841653">
        <w:t>r</w:t>
      </w:r>
      <w:r w:rsidR="0090380A">
        <w:t xml:space="preserve"> </w:t>
      </w:r>
      <w:r w:rsidRPr="009B2CC5">
        <w:t>attention,</w:t>
      </w:r>
      <w:r w:rsidR="0090380A">
        <w:t xml:space="preserve"> </w:t>
      </w:r>
      <w:r w:rsidRPr="009B2CC5">
        <w:t>Lloyds</w:t>
      </w:r>
      <w:r w:rsidR="0090380A">
        <w:t xml:space="preserve"> </w:t>
      </w:r>
      <w:r w:rsidRPr="009B2CC5">
        <w:t>really</w:t>
      </w:r>
      <w:r w:rsidR="0090380A">
        <w:t xml:space="preserve"> </w:t>
      </w:r>
      <w:r w:rsidRPr="009B2CC5">
        <w:t>wants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drive</w:t>
      </w:r>
      <w:r w:rsidR="0090380A">
        <w:t xml:space="preserve"> </w:t>
      </w:r>
      <w:r w:rsidRPr="009B2CC5">
        <w:t>their</w:t>
      </w:r>
      <w:r w:rsidR="0090380A">
        <w:t xml:space="preserve"> </w:t>
      </w:r>
      <w:r w:rsidRPr="009B2CC5">
        <w:t>point</w:t>
      </w:r>
      <w:r w:rsidR="0090380A">
        <w:t xml:space="preserve"> </w:t>
      </w:r>
      <w:r w:rsidRPr="009B2CC5">
        <w:t>home,</w:t>
      </w:r>
      <w:r w:rsidR="0090380A">
        <w:t xml:space="preserve"> </w:t>
      </w:r>
      <w:r w:rsidRPr="009B2CC5">
        <w:t>pulling</w:t>
      </w:r>
      <w:r w:rsidR="0090380A">
        <w:t xml:space="preserve"> </w:t>
      </w:r>
      <w:r w:rsidRPr="009B2CC5">
        <w:t>on</w:t>
      </w:r>
      <w:r w:rsidR="0090380A">
        <w:t xml:space="preserve"> </w:t>
      </w:r>
      <w:r w:rsidRPr="009B2CC5">
        <w:t>your</w:t>
      </w:r>
      <w:r w:rsidR="0090380A">
        <w:t xml:space="preserve"> </w:t>
      </w:r>
      <w:r w:rsidRPr="009B2CC5">
        <w:t>heart</w:t>
      </w:r>
      <w:r w:rsidR="0090380A">
        <w:t xml:space="preserve"> </w:t>
      </w:r>
      <w:r w:rsidRPr="009B2CC5">
        <w:t>strings,</w:t>
      </w:r>
      <w:r w:rsidR="0090380A">
        <w:t xml:space="preserve"> </w:t>
      </w:r>
      <w:r w:rsidRPr="009B2CC5">
        <w:t>every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Pr="009B2CC5">
        <w:t>man</w:t>
      </w:r>
      <w:r w:rsidR="0090380A">
        <w:t xml:space="preserve"> </w:t>
      </w:r>
      <w:r w:rsidRPr="009B2CC5">
        <w:t>has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big</w:t>
      </w:r>
      <w:r w:rsidR="0090380A">
        <w:t xml:space="preserve"> </w:t>
      </w:r>
      <w:r w:rsidRPr="009B2CC5">
        <w:t>dream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hope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fulfilled</w:t>
      </w:r>
      <w:r w:rsidR="0090380A">
        <w:t xml:space="preserve"> </w:t>
      </w:r>
      <w:r w:rsidRPr="009B2CC5">
        <w:t>one</w:t>
      </w:r>
      <w:r w:rsidR="0090380A">
        <w:t xml:space="preserve"> </w:t>
      </w:r>
      <w:r w:rsidRPr="009B2CC5">
        <w:t>day.</w:t>
      </w:r>
      <w:r w:rsidR="0090380A">
        <w:t xml:space="preserve"> </w:t>
      </w:r>
    </w:p>
    <w:p w14:paraId="20398B8B" w14:textId="77777777" w:rsidR="009B2CC5" w:rsidRPr="009B2CC5" w:rsidRDefault="009B2CC5" w:rsidP="009B2CC5"/>
    <w:p w14:paraId="5AAB05B2" w14:textId="7A4A70CD" w:rsidR="0022437C" w:rsidRPr="009B2CC5" w:rsidRDefault="0022437C" w:rsidP="009B2CC5">
      <w:pPr>
        <w:pStyle w:val="Subtitle"/>
      </w:pPr>
      <w:r w:rsidRPr="009B2CC5">
        <w:t>The</w:t>
      </w:r>
      <w:r w:rsidR="0090380A">
        <w:t xml:space="preserve"> </w:t>
      </w:r>
      <w:r w:rsidRPr="009B2CC5">
        <w:t>dream</w:t>
      </w:r>
      <w:r w:rsidR="0090380A">
        <w:t xml:space="preserve"> </w:t>
      </w:r>
      <w:r w:rsidRPr="009B2CC5">
        <w:t>caught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attention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wonder</w:t>
      </w:r>
      <w:r w:rsidR="0090380A">
        <w:t xml:space="preserve"> </w:t>
      </w:r>
      <w:r w:rsidRPr="009B2CC5">
        <w:t>why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made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big</w:t>
      </w:r>
      <w:r w:rsidR="0090380A">
        <w:t xml:space="preserve"> </w:t>
      </w:r>
      <w:r w:rsidRPr="009B2CC5">
        <w:t>in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advertisement,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dream</w:t>
      </w:r>
      <w:r w:rsidR="0090380A">
        <w:t xml:space="preserve"> </w:t>
      </w:r>
      <w:r w:rsidRPr="009B2CC5">
        <w:t>must</w:t>
      </w:r>
      <w:r w:rsidR="0090380A">
        <w:t xml:space="preserve"> </w:t>
      </w:r>
      <w:r w:rsidRPr="009B2CC5">
        <w:t>become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reality,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make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Pr="009B2CC5">
        <w:t>international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probably</w:t>
      </w:r>
      <w:r w:rsidR="0090380A">
        <w:t xml:space="preserve"> </w:t>
      </w:r>
      <w:r w:rsidRPr="009B2CC5">
        <w:t>Lloyds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support</w:t>
      </w:r>
      <w:r w:rsidR="0090380A">
        <w:t xml:space="preserve"> </w:t>
      </w:r>
      <w:r w:rsidRPr="009B2CC5">
        <w:t>me.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might</w:t>
      </w:r>
      <w:r w:rsidR="0090380A">
        <w:t xml:space="preserve"> </w:t>
      </w:r>
      <w:r w:rsidRPr="009B2CC5">
        <w:t>hav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see</w:t>
      </w:r>
      <w:r w:rsidR="0090380A">
        <w:t xml:space="preserve"> </w:t>
      </w:r>
      <w:r w:rsidRPr="009B2CC5">
        <w:t>by</w:t>
      </w:r>
      <w:r w:rsidR="0090380A">
        <w:t xml:space="preserve"> </w:t>
      </w:r>
      <w:r w:rsidRPr="009B2CC5">
        <w:t>going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ranch.</w:t>
      </w:r>
    </w:p>
    <w:p w14:paraId="4D4B9288" w14:textId="77777777" w:rsidR="00880DBC" w:rsidRPr="009B2CC5" w:rsidRDefault="00880DBC" w:rsidP="00880DBC"/>
    <w:p w14:paraId="085CD33D" w14:textId="3CA00F89" w:rsidR="0022437C" w:rsidRPr="00441FAE" w:rsidRDefault="0022437C" w:rsidP="009B2CC5">
      <w:pPr>
        <w:pStyle w:val="Heading3"/>
        <w:spacing w:line="480" w:lineRule="auto"/>
        <w:jc w:val="both"/>
        <w:rPr>
          <w:rFonts w:ascii="Times New Roman" w:hAnsi="Times New Roman" w:cs="Times New Roman"/>
          <w:b/>
          <w:i/>
          <w:color w:val="auto"/>
        </w:rPr>
      </w:pPr>
      <w:r w:rsidRPr="00441FAE">
        <w:rPr>
          <w:rFonts w:ascii="Times New Roman" w:hAnsi="Times New Roman" w:cs="Times New Roman"/>
          <w:b/>
          <w:i/>
          <w:color w:val="auto"/>
        </w:rPr>
        <w:t>Transferring</w:t>
      </w:r>
      <w:r w:rsidR="0090380A">
        <w:rPr>
          <w:rFonts w:ascii="Times New Roman" w:hAnsi="Times New Roman" w:cs="Times New Roman"/>
          <w:b/>
          <w:i/>
          <w:color w:val="auto"/>
        </w:rPr>
        <w:t xml:space="preserve"> </w:t>
      </w:r>
      <w:r w:rsidRPr="00441FAE">
        <w:rPr>
          <w:rFonts w:ascii="Times New Roman" w:hAnsi="Times New Roman" w:cs="Times New Roman"/>
          <w:b/>
          <w:i/>
          <w:color w:val="auto"/>
        </w:rPr>
        <w:t>the</w:t>
      </w:r>
      <w:r w:rsidR="0090380A">
        <w:rPr>
          <w:rFonts w:ascii="Times New Roman" w:hAnsi="Times New Roman" w:cs="Times New Roman"/>
          <w:b/>
          <w:i/>
          <w:color w:val="auto"/>
        </w:rPr>
        <w:t xml:space="preserve"> </w:t>
      </w:r>
      <w:r w:rsidR="001B45D0" w:rsidRPr="00441FAE">
        <w:rPr>
          <w:rFonts w:ascii="Times New Roman" w:hAnsi="Times New Roman" w:cs="Times New Roman"/>
          <w:b/>
          <w:i/>
          <w:color w:val="auto"/>
        </w:rPr>
        <w:t>e</w:t>
      </w:r>
      <w:r w:rsidRPr="00441FAE">
        <w:rPr>
          <w:rFonts w:ascii="Times New Roman" w:hAnsi="Times New Roman" w:cs="Times New Roman"/>
          <w:b/>
          <w:i/>
          <w:color w:val="auto"/>
        </w:rPr>
        <w:t>mbedded</w:t>
      </w:r>
      <w:r w:rsidR="0090380A">
        <w:rPr>
          <w:rFonts w:ascii="Times New Roman" w:hAnsi="Times New Roman" w:cs="Times New Roman"/>
          <w:b/>
          <w:i/>
          <w:color w:val="auto"/>
        </w:rPr>
        <w:t xml:space="preserve"> </w:t>
      </w:r>
      <w:r w:rsidR="001B45D0" w:rsidRPr="00441FAE">
        <w:rPr>
          <w:rFonts w:ascii="Times New Roman" w:hAnsi="Times New Roman" w:cs="Times New Roman"/>
          <w:b/>
          <w:i/>
          <w:color w:val="auto"/>
        </w:rPr>
        <w:t>m</w:t>
      </w:r>
      <w:r w:rsidRPr="00441FAE">
        <w:rPr>
          <w:rFonts w:ascii="Times New Roman" w:hAnsi="Times New Roman" w:cs="Times New Roman"/>
          <w:b/>
          <w:i/>
          <w:color w:val="auto"/>
        </w:rPr>
        <w:t>eanings</w:t>
      </w:r>
    </w:p>
    <w:p w14:paraId="6C209304" w14:textId="1545DCEE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B45D0" w:rsidRPr="00641BBE">
        <w:rPr>
          <w:rFonts w:ascii="Times New Roman" w:hAnsi="Times New Roman" w:cs="Times New Roman"/>
          <w:sz w:val="24"/>
          <w:szCs w:val="24"/>
        </w:rPr>
        <w:t>repor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B45D0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ect</w:t>
      </w:r>
      <w:r w:rsidR="001B45D0" w:rsidRPr="00641BBE">
        <w:rPr>
          <w:rFonts w:ascii="Times New Roman" w:hAnsi="Times New Roman" w:cs="Times New Roman"/>
          <w:sz w:val="24"/>
          <w:szCs w:val="24"/>
        </w:rPr>
        <w:t>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B45D0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B45D0" w:rsidRPr="00641BBE">
        <w:rPr>
          <w:rFonts w:ascii="Times New Roman" w:hAnsi="Times New Roman" w:cs="Times New Roman"/>
          <w:sz w:val="24"/>
          <w:szCs w:val="24"/>
        </w:rPr>
        <w:t>sh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B45D0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ectations</w:t>
      </w:r>
      <w:r w:rsidR="00367704">
        <w:rPr>
          <w:rFonts w:ascii="Times New Roman" w:hAnsi="Times New Roman" w:cs="Times New Roman"/>
          <w:sz w:val="24"/>
          <w:szCs w:val="24"/>
        </w:rPr>
        <w:t>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</w:t>
      </w:r>
      <w:r w:rsidR="001B45D0" w:rsidRPr="00641BBE">
        <w:rPr>
          <w:rFonts w:ascii="Times New Roman" w:hAnsi="Times New Roman" w:cs="Times New Roman"/>
          <w:sz w:val="24"/>
          <w:szCs w:val="24"/>
        </w:rPr>
        <w:t>l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lfi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B45D0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B45D0" w:rsidRPr="00641BBE">
        <w:rPr>
          <w:rFonts w:ascii="Times New Roman" w:hAnsi="Times New Roman" w:cs="Times New Roman"/>
          <w:sz w:val="24"/>
          <w:szCs w:val="24"/>
        </w:rPr>
        <w:t>bank’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mises</w:t>
      </w:r>
      <w:r w:rsidR="00367704">
        <w:rPr>
          <w:rFonts w:ascii="Times New Roman" w:hAnsi="Times New Roman" w:cs="Times New Roman"/>
          <w:sz w:val="24"/>
          <w:szCs w:val="24"/>
        </w:rPr>
        <w:t>: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B45D0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ample</w:t>
      </w:r>
      <w:r w:rsidR="001B45D0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ntan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mis</w:t>
      </w:r>
      <w:r w:rsidR="001B45D0" w:rsidRPr="00641BBE">
        <w:rPr>
          <w:rFonts w:ascii="Times New Roman" w:hAnsi="Times New Roman" w:cs="Times New Roman"/>
          <w:sz w:val="24"/>
          <w:szCs w:val="24"/>
        </w:rPr>
        <w:t>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a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sonali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ing</w:t>
      </w:r>
      <w:r w:rsidR="00841653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p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841653" w:rsidRPr="00641BBE">
        <w:rPr>
          <w:rFonts w:ascii="Times New Roman" w:hAnsi="Times New Roman" w:cs="Times New Roman"/>
          <w:sz w:val="24"/>
          <w:szCs w:val="24"/>
        </w:rPr>
        <w:t>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841653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sa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tim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ect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g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lfil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promis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.</w:t>
      </w:r>
    </w:p>
    <w:p w14:paraId="38B4E1B6" w14:textId="78EECC95" w:rsidR="0022437C" w:rsidRDefault="0022437C" w:rsidP="009B2CC5">
      <w:pPr>
        <w:pStyle w:val="Subtitle"/>
      </w:pPr>
      <w:r w:rsidRPr="009B2CC5">
        <w:t>The</w:t>
      </w:r>
      <w:r w:rsidR="0090380A">
        <w:t xml:space="preserve"> </w:t>
      </w:r>
      <w:r w:rsidRPr="009B2CC5">
        <w:t>simple</w:t>
      </w:r>
      <w:r w:rsidR="0090380A">
        <w:t xml:space="preserve"> </w:t>
      </w:r>
      <w:r w:rsidRPr="009B2CC5">
        <w:t>personal</w:t>
      </w:r>
      <w:r w:rsidR="0090380A">
        <w:t xml:space="preserve"> </w:t>
      </w:r>
      <w:r w:rsidRPr="009B2CC5">
        <w:t>fair</w:t>
      </w:r>
      <w:r w:rsidR="0090380A">
        <w:t xml:space="preserve"> </w:t>
      </w:r>
      <w:r w:rsidRPr="009B2CC5">
        <w:t>text</w:t>
      </w:r>
      <w:r w:rsidR="0090380A">
        <w:t xml:space="preserve"> </w:t>
      </w:r>
      <w:r w:rsidRPr="009B2CC5">
        <w:t>looks</w:t>
      </w:r>
      <w:r w:rsidR="0090380A">
        <w:t xml:space="preserve"> </w:t>
      </w:r>
      <w:r w:rsidRPr="009B2CC5">
        <w:t>bold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attractive</w:t>
      </w:r>
      <w:r w:rsidR="0090380A">
        <w:t xml:space="preserve"> </w:t>
      </w:r>
      <w:proofErr w:type="gramStart"/>
      <w:r w:rsidRPr="009B2CC5">
        <w:t>enough,</w:t>
      </w:r>
      <w:proofErr w:type="gramEnd"/>
      <w:r w:rsidR="0090380A">
        <w:t xml:space="preserve"> </w:t>
      </w:r>
      <w:r w:rsidRPr="009B2CC5">
        <w:t>seems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message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are</w:t>
      </w:r>
      <w:r w:rsidR="0090380A">
        <w:t xml:space="preserve"> </w:t>
      </w:r>
      <w:r w:rsidRPr="009B2CC5">
        <w:t>driving</w:t>
      </w:r>
      <w:r w:rsidR="0090380A">
        <w:t xml:space="preserve"> </w:t>
      </w:r>
      <w:r w:rsidRPr="009B2CC5">
        <w:t>home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other</w:t>
      </w:r>
      <w:r w:rsidR="0090380A">
        <w:t xml:space="preserve"> </w:t>
      </w:r>
      <w:r w:rsidRPr="009B2CC5">
        <w:t>advert</w:t>
      </w:r>
      <w:r w:rsidR="0090380A">
        <w:t xml:space="preserve"> </w:t>
      </w:r>
      <w:r w:rsidRPr="009B2CC5">
        <w:t>has</w:t>
      </w:r>
      <w:r w:rsidR="0090380A">
        <w:t xml:space="preserve"> </w:t>
      </w:r>
      <w:r w:rsidRPr="009B2CC5">
        <w:t>an</w:t>
      </w:r>
      <w:r w:rsidR="0090380A">
        <w:t xml:space="preserve"> </w:t>
      </w:r>
      <w:r w:rsidRPr="009B2CC5">
        <w:t>image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sets</w:t>
      </w:r>
      <w:r w:rsidR="0090380A">
        <w:t xml:space="preserve"> </w:t>
      </w:r>
      <w:r w:rsidRPr="009B2CC5">
        <w:t>them</w:t>
      </w:r>
      <w:r w:rsidR="0090380A">
        <w:t xml:space="preserve"> </w:t>
      </w:r>
      <w:r w:rsidRPr="009B2CC5">
        <w:t>apart</w:t>
      </w:r>
      <w:r w:rsidR="009B2CC5">
        <w:t>.</w:t>
      </w:r>
    </w:p>
    <w:p w14:paraId="0E43D445" w14:textId="77777777" w:rsidR="009B2CC5" w:rsidRPr="009B2CC5" w:rsidRDefault="009B2CC5" w:rsidP="009B2CC5"/>
    <w:p w14:paraId="5B3303AD" w14:textId="1FE5D7FA" w:rsidR="0022437C" w:rsidRPr="009B2CC5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like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manager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treat</w:t>
      </w:r>
      <w:r w:rsidR="0090380A">
        <w:t xml:space="preserve"> </w:t>
      </w:r>
      <w:r w:rsidRPr="009B2CC5">
        <w:t>me</w:t>
      </w:r>
      <w:r w:rsidR="0090380A">
        <w:t xml:space="preserve"> </w:t>
      </w:r>
      <w:r w:rsidRPr="009B2CC5">
        <w:t>personal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sometimes</w:t>
      </w:r>
      <w:r w:rsidR="0090380A">
        <w:t xml:space="preserve"> </w:t>
      </w:r>
      <w:r w:rsidR="00841653">
        <w:t>that</w:t>
      </w:r>
      <w:r w:rsidR="0090380A">
        <w:t xml:space="preserve"> </w:t>
      </w:r>
      <w:r w:rsidRPr="009B2CC5">
        <w:t>can’t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possible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know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seeing</w:t>
      </w:r>
      <w:r w:rsidR="0090380A">
        <w:t xml:space="preserve"> </w:t>
      </w:r>
      <w:r w:rsidRPr="009B2CC5">
        <w:t>advert</w:t>
      </w:r>
      <w:r w:rsidR="0090380A">
        <w:t xml:space="preserve"> </w:t>
      </w:r>
      <w:r w:rsidRPr="009B2CC5">
        <w:t>likes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makes</w:t>
      </w:r>
      <w:r w:rsidR="0090380A">
        <w:t xml:space="preserve"> </w:t>
      </w:r>
      <w:r w:rsidRPr="009B2CC5">
        <w:t>me</w:t>
      </w:r>
      <w:r w:rsidR="0090380A">
        <w:t xml:space="preserve"> </w:t>
      </w:r>
      <w:r w:rsidRPr="009B2CC5">
        <w:t>feel</w:t>
      </w:r>
      <w:r w:rsidR="0090380A">
        <w:t xml:space="preserve"> </w:t>
      </w:r>
      <w:r w:rsidRPr="009B2CC5">
        <w:t>banks</w:t>
      </w:r>
      <w:r w:rsidR="0090380A">
        <w:t xml:space="preserve"> </w:t>
      </w:r>
      <w:r w:rsidRPr="009B2CC5">
        <w:t>are</w:t>
      </w:r>
      <w:r w:rsidR="0090380A">
        <w:t xml:space="preserve"> </w:t>
      </w:r>
      <w:r w:rsidRPr="009B2CC5">
        <w:t>just</w:t>
      </w:r>
      <w:r w:rsidR="0090380A">
        <w:t xml:space="preserve"> </w:t>
      </w:r>
      <w:r w:rsidRPr="009B2CC5">
        <w:t>trying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reach</w:t>
      </w:r>
      <w:r w:rsidR="0090380A">
        <w:t xml:space="preserve"> </w:t>
      </w:r>
      <w:r w:rsidRPr="009B2CC5">
        <w:t>everybody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may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abl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provide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personal</w:t>
      </w:r>
      <w:r w:rsidR="0090380A">
        <w:t xml:space="preserve"> </w:t>
      </w:r>
      <w:r w:rsidRPr="009B2CC5">
        <w:t>touch.</w:t>
      </w:r>
    </w:p>
    <w:p w14:paraId="3D7A9CDD" w14:textId="5A153321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u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oused</w:t>
      </w:r>
      <w:r w:rsidR="00841653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367704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</w:t>
      </w:r>
      <w:r w:rsidR="001E4401" w:rsidRPr="00641BBE">
        <w:rPr>
          <w:rFonts w:ascii="Times New Roman" w:hAnsi="Times New Roman" w:cs="Times New Roman"/>
          <w:sz w:val="24"/>
          <w:szCs w:val="24"/>
        </w:rPr>
        <w:t>l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41653"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ffo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s.</w:t>
      </w:r>
    </w:p>
    <w:p w14:paraId="23E0AEEA" w14:textId="76127B4D" w:rsidR="0022437C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might</w:t>
      </w:r>
      <w:r w:rsidR="0090380A">
        <w:t xml:space="preserve"> </w:t>
      </w:r>
      <w:r w:rsidRPr="009B2CC5">
        <w:t>hav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visit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ranch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know</w:t>
      </w:r>
      <w:r w:rsidR="0090380A">
        <w:t xml:space="preserve"> </w:t>
      </w:r>
      <w:r w:rsidRPr="009B2CC5">
        <w:t>more</w:t>
      </w:r>
      <w:r w:rsidR="0090380A">
        <w:t xml:space="preserve"> </w:t>
      </w:r>
      <w:r w:rsidRPr="009B2CC5">
        <w:t>about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offer,</w:t>
      </w:r>
      <w:r w:rsidR="0090380A">
        <w:t xml:space="preserve"> </w:t>
      </w:r>
      <w:r w:rsidRPr="009B2CC5">
        <w:t>sometimes</w:t>
      </w:r>
      <w:r w:rsidR="0090380A">
        <w:t xml:space="preserve"> </w:t>
      </w:r>
      <w:r w:rsidRPr="009B2CC5">
        <w:t>what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provided</w:t>
      </w:r>
      <w:r w:rsidR="0090380A">
        <w:t xml:space="preserve"> </w:t>
      </w:r>
      <w:r w:rsidRPr="009B2CC5">
        <w:t>here</w:t>
      </w:r>
      <w:r w:rsidR="0090380A">
        <w:t xml:space="preserve"> </w:t>
      </w:r>
      <w:r w:rsidRPr="009B2CC5">
        <w:t>might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applicabl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business</w:t>
      </w:r>
      <w:r w:rsidR="009B2CC5">
        <w:t>.</w:t>
      </w:r>
    </w:p>
    <w:p w14:paraId="7DA31EAC" w14:textId="77777777" w:rsidR="009B2CC5" w:rsidRPr="009B2CC5" w:rsidRDefault="009B2CC5" w:rsidP="009B2CC5"/>
    <w:p w14:paraId="75DC9A40" w14:textId="1CC7D2BB" w:rsidR="0022437C" w:rsidRDefault="0022437C" w:rsidP="009B2CC5">
      <w:pPr>
        <w:pStyle w:val="Subtitle"/>
      </w:pPr>
      <w:r w:rsidRPr="009B2CC5">
        <w:lastRenderedPageBreak/>
        <w:t>I</w:t>
      </w:r>
      <w:r w:rsidR="0090380A">
        <w:t xml:space="preserve"> </w:t>
      </w:r>
      <w:r w:rsidRPr="009B2CC5">
        <w:t>have</w:t>
      </w:r>
      <w:r w:rsidR="0090380A">
        <w:t xml:space="preserve"> </w:t>
      </w:r>
      <w:r w:rsidRPr="009B2CC5">
        <w:t>just</w:t>
      </w:r>
      <w:r w:rsidR="0090380A">
        <w:t xml:space="preserve"> </w:t>
      </w:r>
      <w:r w:rsidRPr="009B2CC5">
        <w:t>switched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personal</w:t>
      </w:r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previous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was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offering</w:t>
      </w:r>
      <w:r w:rsidR="0090380A">
        <w:t xml:space="preserve"> </w:t>
      </w:r>
      <w:r w:rsidRPr="009B2CC5">
        <w:t>me</w:t>
      </w:r>
      <w:r w:rsidR="0090380A">
        <w:t xml:space="preserve"> </w:t>
      </w:r>
      <w:r w:rsidRPr="009B2CC5">
        <w:t>anything</w:t>
      </w:r>
      <w:r w:rsidR="0090380A">
        <w:t xml:space="preserve"> </w:t>
      </w:r>
      <w:r w:rsidRPr="009B2CC5">
        <w:t>special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think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might</w:t>
      </w:r>
      <w:r w:rsidR="0090380A">
        <w:t xml:space="preserve"> </w:t>
      </w:r>
      <w:r w:rsidRPr="009B2CC5">
        <w:t>switch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am</w:t>
      </w:r>
      <w:r w:rsidR="0090380A">
        <w:t xml:space="preserve"> </w:t>
      </w:r>
      <w:r w:rsidRPr="009B2CC5">
        <w:t>very</w:t>
      </w:r>
      <w:r w:rsidR="0090380A">
        <w:t xml:space="preserve"> </w:t>
      </w:r>
      <w:r w:rsidRPr="009B2CC5">
        <w:t>mindful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where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go,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advert</w:t>
      </w:r>
      <w:r w:rsidR="0090380A">
        <w:t xml:space="preserve"> </w:t>
      </w:r>
      <w:r w:rsidRPr="009B2CC5">
        <w:t>looks</w:t>
      </w:r>
      <w:r w:rsidR="0090380A">
        <w:t xml:space="preserve"> </w:t>
      </w:r>
      <w:r w:rsidRPr="009B2CC5">
        <w:t>attractive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assume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need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do</w:t>
      </w:r>
      <w:r w:rsidR="0090380A">
        <w:t xml:space="preserve"> </w:t>
      </w:r>
      <w:r w:rsidRPr="009B2CC5">
        <w:t>more</w:t>
      </w:r>
      <w:r w:rsidR="0090380A">
        <w:t xml:space="preserve"> </w:t>
      </w:r>
      <w:r w:rsidRPr="009B2CC5">
        <w:t>research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can’t</w:t>
      </w:r>
      <w:r w:rsidR="0090380A">
        <w:t xml:space="preserve"> </w:t>
      </w:r>
      <w:r w:rsidRPr="009B2CC5">
        <w:t>just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swept</w:t>
      </w:r>
      <w:r w:rsidR="0090380A">
        <w:t xml:space="preserve"> </w:t>
      </w:r>
      <w:r w:rsidRPr="009B2CC5">
        <w:t>off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feet,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livelihood,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business.</w:t>
      </w:r>
    </w:p>
    <w:p w14:paraId="2B168D80" w14:textId="77777777" w:rsidR="009B2CC5" w:rsidRPr="009B2CC5" w:rsidRDefault="009B2CC5" w:rsidP="009B2CC5"/>
    <w:p w14:paraId="1B3F31E8" w14:textId="722A1F5C" w:rsidR="0022437C" w:rsidRPr="009B2CC5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prefer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go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ranch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speak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staff,</w:t>
      </w:r>
      <w:r w:rsidR="0090380A">
        <w:t xml:space="preserve"> </w:t>
      </w:r>
      <w:r w:rsidRPr="009B2CC5">
        <w:t>information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see</w:t>
      </w:r>
      <w:r w:rsidR="0090380A">
        <w:t xml:space="preserve"> </w:t>
      </w:r>
      <w:r w:rsidRPr="009B2CC5">
        <w:t>on</w:t>
      </w:r>
      <w:r w:rsidR="0090380A">
        <w:t xml:space="preserve"> </w:t>
      </w:r>
      <w:r w:rsidR="001E4401">
        <w:t>n</w:t>
      </w:r>
      <w:r w:rsidRPr="009B2CC5">
        <w:t>ewspaper</w:t>
      </w:r>
      <w:r w:rsidR="0090380A">
        <w:t xml:space="preserve"> </w:t>
      </w:r>
      <w:r w:rsidRPr="009B2CC5">
        <w:t>advertisement</w:t>
      </w:r>
      <w:r w:rsidR="0090380A">
        <w:t xml:space="preserve"> </w:t>
      </w:r>
      <w:r w:rsidRPr="009B2CC5">
        <w:t>may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very</w:t>
      </w:r>
      <w:r w:rsidR="0090380A">
        <w:t xml:space="preserve"> </w:t>
      </w:r>
      <w:r w:rsidRPr="009B2CC5">
        <w:t>relevant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you,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think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head</w:t>
      </w:r>
      <w:r w:rsidR="0090380A">
        <w:t xml:space="preserve"> </w:t>
      </w:r>
      <w:r w:rsidRPr="009B2CC5">
        <w:t>while</w:t>
      </w:r>
      <w:r w:rsidR="0090380A">
        <w:t xml:space="preserve"> </w:t>
      </w:r>
      <w:r w:rsidRPr="009B2CC5">
        <w:t>deciding</w:t>
      </w:r>
      <w:r w:rsidR="0090380A">
        <w:t xml:space="preserve"> </w:t>
      </w:r>
      <w:r w:rsidRPr="009B2CC5">
        <w:t>on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banks,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all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loving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smiling</w:t>
      </w:r>
      <w:r w:rsidR="0090380A">
        <w:t xml:space="preserve"> </w:t>
      </w:r>
      <w:r w:rsidRPr="009B2CC5">
        <w:t>pictures.</w:t>
      </w:r>
    </w:p>
    <w:p w14:paraId="23FBDFB5" w14:textId="343946F1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E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</w:t>
      </w:r>
      <w:r w:rsidR="001E4401" w:rsidRPr="00641BBE">
        <w:rPr>
          <w:rFonts w:ascii="Times New Roman" w:hAnsi="Times New Roman" w:cs="Times New Roman"/>
          <w:sz w:val="24"/>
          <w:szCs w:val="24"/>
        </w:rPr>
        <w:t>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</w:t>
      </w:r>
      <w:r w:rsidR="000E7AC6" w:rsidRPr="00641BBE">
        <w:rPr>
          <w:rFonts w:ascii="Times New Roman" w:hAnsi="Times New Roman" w:cs="Times New Roman"/>
          <w:sz w:val="24"/>
          <w:szCs w:val="24"/>
        </w:rPr>
        <w:t>d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m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ndr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le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e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k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gar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duc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I</w:t>
      </w:r>
      <w:r w:rsidRPr="00641BBE">
        <w:rPr>
          <w:rFonts w:ascii="Times New Roman" w:hAnsi="Times New Roman" w:cs="Times New Roman"/>
          <w:sz w:val="24"/>
          <w:szCs w:val="24"/>
        </w:rPr>
        <w:t>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i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ann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0E7AC6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e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0E7AC6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ligh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orpor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0E7AC6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a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bin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.</w:t>
      </w:r>
    </w:p>
    <w:p w14:paraId="10C1F088" w14:textId="4C3EF2EC" w:rsidR="0022437C" w:rsidRPr="009B2CC5" w:rsidRDefault="0022437C" w:rsidP="009B2CC5">
      <w:pPr>
        <w:pStyle w:val="Subtitle"/>
      </w:pPr>
      <w:r w:rsidRPr="009B2CC5">
        <w:t>The</w:t>
      </w:r>
      <w:r w:rsidR="0090380A">
        <w:t xml:space="preserve"> </w:t>
      </w:r>
      <w:r w:rsidRPr="009B2CC5">
        <w:t>most</w:t>
      </w:r>
      <w:r w:rsidR="0090380A">
        <w:t xml:space="preserve"> </w:t>
      </w:r>
      <w:r w:rsidRPr="009B2CC5">
        <w:t>important</w:t>
      </w:r>
      <w:r w:rsidR="0090380A">
        <w:t xml:space="preserve"> </w:t>
      </w:r>
      <w:r w:rsidRPr="009B2CC5">
        <w:t>thing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expect</w:t>
      </w:r>
      <w:r w:rsidR="0090380A">
        <w:t xml:space="preserve"> </w:t>
      </w:r>
      <w:r w:rsidRPr="009B2CC5">
        <w:t>from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meet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financial</w:t>
      </w:r>
      <w:r w:rsidR="0090380A">
        <w:t xml:space="preserve"> </w:t>
      </w:r>
      <w:r w:rsidRPr="009B2CC5">
        <w:t>needs,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support</w:t>
      </w:r>
      <w:r w:rsidR="0090380A">
        <w:t xml:space="preserve"> </w:t>
      </w:r>
      <w:r w:rsidRPr="009B2CC5">
        <w:t>me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overdraft,</w:t>
      </w:r>
      <w:r w:rsidR="0090380A">
        <w:t xml:space="preserve"> </w:t>
      </w:r>
      <w:r w:rsidRPr="009B2CC5">
        <w:t>loans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other</w:t>
      </w:r>
      <w:r w:rsidR="0090380A">
        <w:t xml:space="preserve"> </w:t>
      </w:r>
      <w:r w:rsidRPr="009B2CC5">
        <w:t>tailored</w:t>
      </w:r>
      <w:r w:rsidR="0090380A">
        <w:t xml:space="preserve"> </w:t>
      </w:r>
      <w:r w:rsidRPr="009B2CC5">
        <w:t>products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want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know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rate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these</w:t>
      </w:r>
      <w:r w:rsidR="0090380A">
        <w:t xml:space="preserve"> </w:t>
      </w:r>
      <w:r w:rsidRPr="009B2CC5">
        <w:t>borrowing,</w:t>
      </w:r>
      <w:r w:rsidR="0090380A">
        <w:t xml:space="preserve"> </w:t>
      </w:r>
      <w:r w:rsidRPr="009B2CC5">
        <w:t>how</w:t>
      </w:r>
      <w:r w:rsidR="0090380A">
        <w:t xml:space="preserve"> </w:t>
      </w:r>
      <w:r w:rsidRPr="009B2CC5">
        <w:t>long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take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some</w:t>
      </w:r>
      <w:r w:rsidR="0090380A">
        <w:t xml:space="preserve"> </w:t>
      </w:r>
      <w:r w:rsidRPr="009B2CC5">
        <w:t>quick</w:t>
      </w:r>
      <w:r w:rsidR="0090380A">
        <w:t xml:space="preserve"> </w:t>
      </w:r>
      <w:r w:rsidRPr="009B2CC5">
        <w:t>facts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really</w:t>
      </w:r>
      <w:r w:rsidR="0090380A">
        <w:t xml:space="preserve"> </w:t>
      </w:r>
      <w:r w:rsidRPr="009B2CC5">
        <w:t>attract</w:t>
      </w:r>
      <w:r w:rsidR="0090380A">
        <w:t xml:space="preserve"> </w:t>
      </w:r>
      <w:r w:rsidRPr="009B2CC5">
        <w:t>m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make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call</w:t>
      </w:r>
      <w:r w:rsidR="0090380A">
        <w:t xml:space="preserve"> </w:t>
      </w:r>
      <w:r w:rsidRPr="009B2CC5">
        <w:t>or</w:t>
      </w:r>
      <w:r w:rsidR="0090380A">
        <w:t xml:space="preserve"> </w:t>
      </w:r>
      <w:r w:rsidRPr="009B2CC5">
        <w:t>plan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visit.</w:t>
      </w:r>
    </w:p>
    <w:p w14:paraId="7B3559B5" w14:textId="77777777" w:rsidR="0022437C" w:rsidRPr="009B2CC5" w:rsidRDefault="0022437C" w:rsidP="009B2CC5">
      <w:pPr>
        <w:pStyle w:val="Subtitle"/>
      </w:pPr>
    </w:p>
    <w:p w14:paraId="48BF7FD2" w14:textId="208DE1CB" w:rsidR="0022437C" w:rsidRPr="009B2CC5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see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image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Manager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how</w:t>
      </w:r>
      <w:r w:rsidR="0090380A">
        <w:t xml:space="preserve"> </w:t>
      </w:r>
      <w:r w:rsidRPr="009B2CC5">
        <w:t>has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got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improve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books?</w:t>
      </w:r>
      <w:r w:rsidR="0090380A">
        <w:t xml:space="preserve"> </w:t>
      </w:r>
      <w:r w:rsidRPr="009B2CC5">
        <w:t>Do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actually</w:t>
      </w:r>
      <w:r w:rsidR="0090380A">
        <w:t xml:space="preserve"> </w:t>
      </w:r>
      <w:r w:rsidRPr="009B2CC5">
        <w:t>understand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Pr="009B2CC5">
        <w:t>needs?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reason</w:t>
      </w:r>
      <w:r w:rsidR="0090380A">
        <w:t xml:space="preserve"> </w:t>
      </w:r>
      <w:r w:rsidRPr="009B2CC5">
        <w:t>why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may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switch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bank,</w:t>
      </w:r>
      <w:r w:rsidR="0090380A">
        <w:t xml:space="preserve"> </w:t>
      </w:r>
      <w:r w:rsidRPr="009B2CC5">
        <w:t>though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may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losing</w:t>
      </w:r>
      <w:r w:rsidR="0090380A">
        <w:t xml:space="preserve"> </w:t>
      </w:r>
      <w:r w:rsidRPr="009B2CC5">
        <w:t>out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better</w:t>
      </w:r>
      <w:r w:rsidR="0090380A">
        <w:t xml:space="preserve"> </w:t>
      </w:r>
      <w:r w:rsidRPr="009B2CC5">
        <w:t>deal</w:t>
      </w:r>
      <w:r w:rsidR="0090380A">
        <w:t xml:space="preserve"> </w:t>
      </w:r>
      <w:r w:rsidRPr="009B2CC5">
        <w:t>out</w:t>
      </w:r>
      <w:r w:rsidR="0090380A">
        <w:t xml:space="preserve"> </w:t>
      </w:r>
      <w:r w:rsidRPr="009B2CC5">
        <w:t>there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now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stick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Barclays.</w:t>
      </w:r>
    </w:p>
    <w:p w14:paraId="759779EC" w14:textId="77777777" w:rsidR="0022437C" w:rsidRPr="009B2CC5" w:rsidRDefault="0022437C" w:rsidP="009B2CC5">
      <w:pPr>
        <w:pStyle w:val="Subtitle"/>
      </w:pPr>
    </w:p>
    <w:p w14:paraId="4F2D3C62" w14:textId="14636A0A" w:rsidR="0022437C" w:rsidRPr="009B2CC5" w:rsidRDefault="0022437C" w:rsidP="009B2CC5">
      <w:pPr>
        <w:pStyle w:val="Subtitle"/>
      </w:pPr>
      <w:r w:rsidRPr="009B2CC5">
        <w:t>May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the</w:t>
      </w:r>
      <w:r w:rsidR="0090380A">
        <w:t xml:space="preserve"> </w:t>
      </w:r>
      <w:r w:rsidR="00367704">
        <w:t>b</w:t>
      </w:r>
      <w:r w:rsidRPr="009B2CC5">
        <w:t>anks</w:t>
      </w:r>
      <w:r w:rsidR="0090380A">
        <w:t xml:space="preserve"> </w:t>
      </w:r>
      <w:r w:rsidRPr="009B2CC5">
        <w:t>might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abl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provide</w:t>
      </w:r>
      <w:r w:rsidR="0090380A">
        <w:t xml:space="preserve"> </w:t>
      </w:r>
      <w:r w:rsidRPr="009B2CC5">
        <w:t>all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information</w:t>
      </w:r>
      <w:r w:rsidR="0090380A">
        <w:t xml:space="preserve"> </w:t>
      </w:r>
      <w:r w:rsidRPr="009B2CC5">
        <w:t>on</w:t>
      </w:r>
      <w:r w:rsidR="0090380A">
        <w:t xml:space="preserve"> </w:t>
      </w:r>
      <w:r w:rsidRPr="009B2CC5">
        <w:t>just</w:t>
      </w:r>
      <w:r w:rsidR="0090380A">
        <w:t xml:space="preserve"> </w:t>
      </w:r>
      <w:r w:rsidRPr="009B2CC5">
        <w:t>one</w:t>
      </w:r>
      <w:r w:rsidR="0090380A">
        <w:t xml:space="preserve"> </w:t>
      </w:r>
      <w:r w:rsidRPr="009B2CC5">
        <w:t>advertisement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think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good</w:t>
      </w:r>
      <w:r w:rsidR="0090380A">
        <w:t xml:space="preserve"> </w:t>
      </w:r>
      <w:r w:rsidRPr="009B2CC5">
        <w:t>idea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provide</w:t>
      </w:r>
      <w:r w:rsidR="0090380A">
        <w:t xml:space="preserve"> </w:t>
      </w:r>
      <w:r w:rsidRPr="009B2CC5">
        <w:t>basic</w:t>
      </w:r>
      <w:r w:rsidR="0090380A">
        <w:t xml:space="preserve"> </w:t>
      </w:r>
      <w:r w:rsidRPr="009B2CC5">
        <w:t>insight</w:t>
      </w:r>
      <w:r w:rsidR="0090380A">
        <w:t xml:space="preserve"> </w:t>
      </w:r>
      <w:r w:rsidRPr="009B2CC5">
        <w:t>into</w:t>
      </w:r>
      <w:r w:rsidR="0090380A">
        <w:t xml:space="preserve"> </w:t>
      </w:r>
      <w:r w:rsidRPr="009B2CC5">
        <w:t>what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lastRenderedPageBreak/>
        <w:t>expect,</w:t>
      </w:r>
      <w:r w:rsidR="0090380A">
        <w:t xml:space="preserve"> </w:t>
      </w:r>
      <w:r w:rsidRPr="009B2CC5">
        <w:t>so</w:t>
      </w:r>
      <w:r w:rsidR="0090380A">
        <w:t xml:space="preserve"> </w:t>
      </w:r>
      <w:r w:rsidRPr="009B2CC5">
        <w:t>facts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figures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important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see</w:t>
      </w:r>
      <w:r w:rsidR="0090380A">
        <w:t xml:space="preserve"> </w:t>
      </w:r>
      <w:r w:rsidRPr="009B2CC5">
        <w:t>why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need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consider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ank,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example,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want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make</w:t>
      </w:r>
      <w:r w:rsidR="0090380A">
        <w:t xml:space="preserve"> </w:t>
      </w:r>
      <w:r w:rsidRPr="009B2CC5">
        <w:t>my</w:t>
      </w:r>
      <w:r w:rsidR="0090380A">
        <w:t xml:space="preserve"> </w:t>
      </w:r>
      <w:r w:rsidRPr="009B2CC5">
        <w:t>dream</w:t>
      </w:r>
      <w:r w:rsidR="0090380A">
        <w:t xml:space="preserve"> </w:t>
      </w:r>
      <w:r w:rsidRPr="009B2CC5">
        <w:t>come</w:t>
      </w:r>
      <w:r w:rsidR="0090380A">
        <w:t xml:space="preserve"> </w:t>
      </w:r>
      <w:r w:rsidRPr="009B2CC5">
        <w:t>true,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need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loan</w:t>
      </w:r>
      <w:r w:rsidR="0090380A">
        <w:t xml:space="preserve"> </w:t>
      </w:r>
      <w:r w:rsidRPr="009B2CC5">
        <w:t>from</w:t>
      </w:r>
      <w:r w:rsidR="0090380A">
        <w:t xml:space="preserve"> </w:t>
      </w:r>
      <w:r w:rsidRPr="009B2CC5">
        <w:t>you,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provide,</w:t>
      </w:r>
      <w:r w:rsidR="0090380A">
        <w:t xml:space="preserve"> </w:t>
      </w:r>
      <w:r w:rsidRPr="009B2CC5">
        <w:t>if</w:t>
      </w:r>
      <w:r w:rsidR="0090380A">
        <w:t xml:space="preserve"> </w:t>
      </w:r>
      <w:r w:rsidRPr="009B2CC5">
        <w:t>your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do</w:t>
      </w:r>
      <w:r w:rsidR="0090380A">
        <w:t xml:space="preserve"> </w:t>
      </w:r>
      <w:r w:rsidRPr="009B2CC5">
        <w:t>that,</w:t>
      </w:r>
      <w:r w:rsidR="0090380A">
        <w:t xml:space="preserve"> </w:t>
      </w:r>
      <w:r w:rsidRPr="009B2CC5">
        <w:t>at</w:t>
      </w:r>
      <w:r w:rsidR="0090380A">
        <w:t xml:space="preserve"> </w:t>
      </w:r>
      <w:r w:rsidRPr="009B2CC5">
        <w:t>what</w:t>
      </w:r>
      <w:r w:rsidR="0090380A">
        <w:t xml:space="preserve"> </w:t>
      </w:r>
      <w:r w:rsidRPr="009B2CC5">
        <w:t>APR?</w:t>
      </w:r>
    </w:p>
    <w:p w14:paraId="157259F0" w14:textId="77777777" w:rsidR="009B2CC5" w:rsidRDefault="009B2CC5" w:rsidP="009B2CC5">
      <w:pPr>
        <w:pStyle w:val="Subtitle"/>
      </w:pPr>
    </w:p>
    <w:p w14:paraId="061743BD" w14:textId="062F0EC8" w:rsidR="0090380A" w:rsidRDefault="0022437C" w:rsidP="009B2CC5">
      <w:pPr>
        <w:pStyle w:val="Subtitle"/>
      </w:pPr>
      <w:r w:rsidRPr="009B2CC5">
        <w:t>It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good</w:t>
      </w:r>
      <w:r w:rsidR="0090380A">
        <w:t xml:space="preserve"> </w:t>
      </w:r>
      <w:r w:rsidRPr="009B2CC5">
        <w:t>idea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give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money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rPr>
          <w:noProof/>
        </w:rPr>
        <w:t>is</w:t>
      </w:r>
      <w:r w:rsidR="007E4051" w:rsidRPr="009B2CC5">
        <w:rPr>
          <w:noProof/>
        </w:rPr>
        <w:t>,</w:t>
      </w:r>
      <w:r w:rsidR="0090380A">
        <w:rPr>
          <w:noProof/>
        </w:rPr>
        <w:t xml:space="preserve"> </w:t>
      </w:r>
      <w:r w:rsidR="007E4051" w:rsidRPr="009B2CC5">
        <w:rPr>
          <w:noProof/>
        </w:rPr>
        <w:t>however,</w:t>
      </w:r>
      <w:r w:rsidR="0090380A">
        <w:t xml:space="preserve"> </w:t>
      </w:r>
      <w:r w:rsidRPr="009B2CC5">
        <w:t>important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well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know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details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what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mean</w:t>
      </w:r>
      <w:r w:rsidR="0090380A">
        <w:t xml:space="preserve"> </w:t>
      </w:r>
      <w:r w:rsidRPr="009B2CC5">
        <w:rPr>
          <w:noProof/>
        </w:rPr>
        <w:t>there</w:t>
      </w:r>
      <w:r w:rsidR="007E4051" w:rsidRPr="009B2CC5">
        <w:rPr>
          <w:noProof/>
        </w:rPr>
        <w:t>,</w:t>
      </w:r>
      <w:r w:rsidR="0090380A">
        <w:rPr>
          <w:noProof/>
        </w:rPr>
        <w:t xml:space="preserve"> </w:t>
      </w:r>
      <w:r w:rsidR="007E4051" w:rsidRPr="009B2CC5">
        <w:rPr>
          <w:noProof/>
        </w:rPr>
        <w:t>for</w:t>
      </w:r>
      <w:r w:rsidR="0090380A">
        <w:rPr>
          <w:noProof/>
        </w:rPr>
        <w:t xml:space="preserve"> </w:t>
      </w:r>
      <w:r w:rsidR="007E4051" w:rsidRPr="009B2CC5">
        <w:rPr>
          <w:noProof/>
        </w:rPr>
        <w:t>example,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say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are</w:t>
      </w:r>
      <w:r w:rsidR="0090380A">
        <w:t xml:space="preserve"> </w:t>
      </w:r>
      <w:r w:rsidRPr="009B2CC5">
        <w:t>ready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go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that,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can</w:t>
      </w:r>
      <w:r w:rsidR="0090380A">
        <w:t xml:space="preserve"> </w:t>
      </w:r>
      <w:r w:rsidRPr="009B2CC5">
        <w:t>write</w:t>
      </w:r>
      <w:r w:rsidR="0090380A">
        <w:t xml:space="preserve"> </w:t>
      </w:r>
      <w:r w:rsidRPr="009B2CC5">
        <w:t>their</w:t>
      </w:r>
      <w:r w:rsidR="0090380A">
        <w:t xml:space="preserve"> </w:t>
      </w:r>
      <w:r w:rsidRPr="009B2CC5">
        <w:t>messages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everything,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need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detail</w:t>
      </w:r>
      <w:r w:rsidR="0090380A">
        <w:t xml:space="preserve"> </w:t>
      </w:r>
      <w:r w:rsidRPr="009B2CC5">
        <w:t>before</w:t>
      </w:r>
      <w:r w:rsidR="0090380A">
        <w:t xml:space="preserve"> </w:t>
      </w:r>
      <w:r w:rsidRPr="009B2CC5">
        <w:t>making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choice</w:t>
      </w:r>
      <w:r w:rsidR="00367704">
        <w:t>.</w:t>
      </w:r>
      <w:r w:rsidR="0090380A">
        <w:t xml:space="preserve"> </w:t>
      </w:r>
    </w:p>
    <w:p w14:paraId="122EFAFA" w14:textId="2797D350" w:rsidR="0022437C" w:rsidRPr="00641BBE" w:rsidRDefault="0022437C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Besid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ect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g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0E7AC6" w:rsidRPr="00641BBE">
        <w:rPr>
          <w:rFonts w:ascii="Times New Roman" w:hAnsi="Times New Roman" w:cs="Times New Roman"/>
          <w:sz w:val="24"/>
          <w:szCs w:val="24"/>
        </w:rPr>
        <w:t>s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comparison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l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iqu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E7AC6" w:rsidRPr="00641BBE">
        <w:rPr>
          <w:rFonts w:ascii="Times New Roman" w:hAnsi="Times New Roman" w:cs="Times New Roman"/>
          <w:sz w:val="24"/>
          <w:szCs w:val="24"/>
        </w:rPr>
        <w:t>e.g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t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w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ogni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ort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se.</w:t>
      </w:r>
    </w:p>
    <w:p w14:paraId="2F5F0118" w14:textId="1FE5F444" w:rsidR="0022437C" w:rsidRPr="009B2CC5" w:rsidRDefault="0022437C" w:rsidP="009B2CC5">
      <w:pPr>
        <w:pStyle w:val="Subtitle"/>
      </w:pPr>
      <w:r w:rsidRPr="009B2CC5">
        <w:t>It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nic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shop</w:t>
      </w:r>
      <w:r w:rsidR="0090380A">
        <w:t xml:space="preserve"> </w:t>
      </w:r>
      <w:r w:rsidRPr="009B2CC5">
        <w:t>around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all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attractive</w:t>
      </w:r>
      <w:r w:rsidR="0090380A">
        <w:t xml:space="preserve"> </w:t>
      </w:r>
      <w:r w:rsidRPr="009B2CC5">
        <w:t>advertisement,</w:t>
      </w:r>
      <w:r w:rsidR="0090380A">
        <w:t xml:space="preserve"> </w:t>
      </w:r>
      <w:r w:rsidRPr="009B2CC5">
        <w:t>you</w:t>
      </w:r>
      <w:r w:rsidR="0090380A">
        <w:t xml:space="preserve"> </w:t>
      </w:r>
      <w:r w:rsidRPr="009B2CC5">
        <w:t>might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even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able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know</w:t>
      </w:r>
      <w:r w:rsidR="0090380A">
        <w:t xml:space="preserve"> </w:t>
      </w:r>
      <w:r w:rsidRPr="009B2CC5">
        <w:t>how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compare</w:t>
      </w:r>
      <w:r w:rsidR="0090380A">
        <w:t xml:space="preserve"> </w:t>
      </w:r>
      <w:r w:rsidRPr="009B2CC5">
        <w:t>as</w:t>
      </w:r>
      <w:r w:rsidR="0090380A">
        <w:t xml:space="preserve"> </w:t>
      </w:r>
      <w:r w:rsidRPr="009B2CC5">
        <w:t>they</w:t>
      </w:r>
      <w:r w:rsidR="0090380A">
        <w:t xml:space="preserve"> </w:t>
      </w:r>
      <w:r w:rsidRPr="009B2CC5">
        <w:t>haven’t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provide</w:t>
      </w:r>
      <w:r w:rsidR="0090380A">
        <w:t xml:space="preserve"> </w:t>
      </w:r>
      <w:r w:rsidRPr="009B2CC5">
        <w:t>any</w:t>
      </w:r>
      <w:r w:rsidR="0090380A">
        <w:t xml:space="preserve"> </w:t>
      </w:r>
      <w:r w:rsidRPr="009B2CC5">
        <w:t>basis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comparison,</w:t>
      </w:r>
      <w:r w:rsidR="0090380A">
        <w:t xml:space="preserve"> </w:t>
      </w:r>
      <w:r w:rsidRPr="009B2CC5">
        <w:t>this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money</w:t>
      </w:r>
      <w:r w:rsidR="0090380A">
        <w:t xml:space="preserve"> </w:t>
      </w:r>
      <w:r w:rsidRPr="009B2CC5">
        <w:t>we</w:t>
      </w:r>
      <w:r w:rsidR="0090380A">
        <w:t xml:space="preserve"> </w:t>
      </w:r>
      <w:r w:rsidRPr="009B2CC5">
        <w:t>are</w:t>
      </w:r>
      <w:r w:rsidR="0090380A">
        <w:t xml:space="preserve"> </w:t>
      </w:r>
      <w:r w:rsidRPr="009B2CC5">
        <w:t>talking</w:t>
      </w:r>
      <w:r w:rsidR="0090380A">
        <w:t xml:space="preserve"> </w:t>
      </w:r>
      <w:r w:rsidRPr="009B2CC5">
        <w:t>about,</w:t>
      </w:r>
      <w:r w:rsidR="0090380A">
        <w:t xml:space="preserve"> </w:t>
      </w:r>
      <w:r w:rsidRPr="009B2CC5">
        <w:t>we</w:t>
      </w:r>
      <w:r w:rsidR="0090380A">
        <w:t xml:space="preserve"> </w:t>
      </w:r>
      <w:r w:rsidRPr="009B2CC5">
        <w:t>need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think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brain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not</w:t>
      </w:r>
      <w:r w:rsidR="0090380A">
        <w:t xml:space="preserve"> </w:t>
      </w:r>
      <w:r w:rsidRPr="009B2CC5">
        <w:t>with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heart.</w:t>
      </w:r>
    </w:p>
    <w:p w14:paraId="6AB9B901" w14:textId="77777777" w:rsidR="0022437C" w:rsidRPr="009B2CC5" w:rsidRDefault="0022437C" w:rsidP="009B2CC5">
      <w:pPr>
        <w:pStyle w:val="Subtitle"/>
      </w:pPr>
    </w:p>
    <w:p w14:paraId="71FB398C" w14:textId="60DBB9CD" w:rsidR="0022437C" w:rsidRPr="009B2CC5" w:rsidRDefault="0022437C" w:rsidP="009B2CC5">
      <w:pPr>
        <w:pStyle w:val="Subtitle"/>
      </w:pPr>
      <w:r w:rsidRPr="009B2CC5">
        <w:t>I</w:t>
      </w:r>
      <w:r w:rsidR="0090380A">
        <w:t xml:space="preserve"> </w:t>
      </w:r>
      <w:r w:rsidRPr="009B2CC5">
        <w:t>remembered</w:t>
      </w:r>
      <w:r w:rsidR="0090380A">
        <w:t xml:space="preserve"> </w:t>
      </w:r>
      <w:r w:rsidRPr="009B2CC5">
        <w:t>seeing</w:t>
      </w:r>
      <w:r w:rsidR="0090380A">
        <w:t xml:space="preserve"> </w:t>
      </w:r>
      <w:r w:rsidRPr="009B2CC5">
        <w:t>First</w:t>
      </w:r>
      <w:r w:rsidR="0090380A">
        <w:t xml:space="preserve"> </w:t>
      </w:r>
      <w:r w:rsidRPr="009B2CC5">
        <w:t>Direct</w:t>
      </w:r>
      <w:r w:rsidR="0090380A">
        <w:t xml:space="preserve"> </w:t>
      </w:r>
      <w:r w:rsidRPr="009B2CC5">
        <w:t>winning</w:t>
      </w:r>
      <w:r w:rsidR="0090380A">
        <w:t xml:space="preserve"> </w:t>
      </w:r>
      <w:r w:rsidRPr="009B2CC5">
        <w:t>the</w:t>
      </w:r>
      <w:r w:rsidR="0090380A">
        <w:t xml:space="preserve"> </w:t>
      </w:r>
      <w:r w:rsidRPr="009B2CC5">
        <w:t>award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best</w:t>
      </w:r>
      <w:r w:rsidR="0090380A">
        <w:t xml:space="preserve"> </w:t>
      </w:r>
      <w:r w:rsidRPr="009B2CC5">
        <w:t>customer</w:t>
      </w:r>
      <w:r w:rsidR="0090380A">
        <w:t xml:space="preserve"> </w:t>
      </w:r>
      <w:r w:rsidRPr="009B2CC5">
        <w:t>services</w:t>
      </w:r>
      <w:r w:rsidR="0090380A">
        <w:t xml:space="preserve"> </w:t>
      </w:r>
      <w:r w:rsidRPr="009B2CC5">
        <w:t>but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think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is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personal</w:t>
      </w:r>
      <w:r w:rsidR="0090380A">
        <w:t xml:space="preserve"> </w:t>
      </w:r>
      <w:r w:rsidRPr="009B2CC5">
        <w:t>account</w:t>
      </w:r>
      <w:r w:rsidR="0090380A">
        <w:t xml:space="preserve"> </w:t>
      </w:r>
      <w:r w:rsidRPr="009B2CC5">
        <w:t>and</w:t>
      </w:r>
      <w:r w:rsidR="0090380A">
        <w:t xml:space="preserve"> </w:t>
      </w:r>
      <w:r w:rsidRPr="009B2CC5">
        <w:t>I</w:t>
      </w:r>
      <w:r w:rsidR="0090380A">
        <w:t xml:space="preserve"> </w:t>
      </w:r>
      <w:r w:rsidRPr="009B2CC5">
        <w:t>haven’t</w:t>
      </w:r>
      <w:r w:rsidR="0090380A">
        <w:t xml:space="preserve"> </w:t>
      </w:r>
      <w:r w:rsidRPr="009B2CC5">
        <w:t>seen</w:t>
      </w:r>
      <w:r w:rsidR="0090380A">
        <w:t xml:space="preserve"> </w:t>
      </w:r>
      <w:r w:rsidRPr="009B2CC5">
        <w:t>any</w:t>
      </w:r>
      <w:r w:rsidR="0090380A">
        <w:t xml:space="preserve"> </w:t>
      </w:r>
      <w:r w:rsidRPr="009B2CC5">
        <w:t>of</w:t>
      </w:r>
      <w:r w:rsidR="0090380A">
        <w:t xml:space="preserve"> </w:t>
      </w:r>
      <w:r w:rsidRPr="009B2CC5">
        <w:t>these</w:t>
      </w:r>
      <w:r w:rsidR="0090380A">
        <w:t xml:space="preserve"> </w:t>
      </w:r>
      <w:r w:rsidRPr="009B2CC5">
        <w:t>banks</w:t>
      </w:r>
      <w:r w:rsidR="0090380A">
        <w:t xml:space="preserve"> </w:t>
      </w:r>
      <w:r w:rsidRPr="009B2CC5">
        <w:t>winning</w:t>
      </w:r>
      <w:r w:rsidR="0090380A">
        <w:t xml:space="preserve"> </w:t>
      </w:r>
      <w:r w:rsidRPr="009B2CC5">
        <w:t>any</w:t>
      </w:r>
      <w:r w:rsidR="0090380A">
        <w:t xml:space="preserve"> </w:t>
      </w:r>
      <w:r w:rsidRPr="009B2CC5">
        <w:t>award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their</w:t>
      </w:r>
      <w:r w:rsidR="0090380A">
        <w:t xml:space="preserve"> </w:t>
      </w:r>
      <w:r w:rsidRPr="009B2CC5">
        <w:t>customer</w:t>
      </w:r>
      <w:r w:rsidR="0090380A">
        <w:t xml:space="preserve"> </w:t>
      </w:r>
      <w:r w:rsidRPr="009B2CC5">
        <w:t>services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business</w:t>
      </w:r>
      <w:r w:rsidR="0090380A">
        <w:t xml:space="preserve"> </w:t>
      </w:r>
      <w:r w:rsidRPr="009B2CC5">
        <w:t>customers,</w:t>
      </w:r>
      <w:r w:rsidR="0090380A">
        <w:t xml:space="preserve"> </w:t>
      </w:r>
      <w:r w:rsidRPr="009B2CC5">
        <w:t>it</w:t>
      </w:r>
      <w:r w:rsidR="0090380A">
        <w:t xml:space="preserve"> </w:t>
      </w:r>
      <w:r w:rsidRPr="009B2CC5">
        <w:t>will</w:t>
      </w:r>
      <w:r w:rsidR="0090380A">
        <w:t xml:space="preserve"> </w:t>
      </w:r>
      <w:r w:rsidRPr="009B2CC5">
        <w:t>be</w:t>
      </w:r>
      <w:r w:rsidR="0090380A">
        <w:t xml:space="preserve"> </w:t>
      </w:r>
      <w:r w:rsidRPr="009B2CC5">
        <w:t>important</w:t>
      </w:r>
      <w:r w:rsidR="0090380A">
        <w:t xml:space="preserve"> </w:t>
      </w:r>
      <w:r w:rsidRPr="009B2CC5">
        <w:t>to</w:t>
      </w:r>
      <w:r w:rsidR="0090380A">
        <w:t xml:space="preserve"> </w:t>
      </w:r>
      <w:r w:rsidRPr="009B2CC5">
        <w:t>know</w:t>
      </w:r>
      <w:r w:rsidR="0090380A">
        <w:t xml:space="preserve"> </w:t>
      </w:r>
      <w:r w:rsidRPr="009B2CC5">
        <w:t>that</w:t>
      </w:r>
      <w:r w:rsidR="0090380A">
        <w:t xml:space="preserve"> </w:t>
      </w:r>
      <w:r w:rsidRPr="009B2CC5">
        <w:t>a</w:t>
      </w:r>
      <w:r w:rsidR="0090380A">
        <w:t xml:space="preserve"> </w:t>
      </w:r>
      <w:r w:rsidRPr="009B2CC5">
        <w:t>special</w:t>
      </w:r>
      <w:r w:rsidR="0090380A">
        <w:t xml:space="preserve"> </w:t>
      </w:r>
      <w:r w:rsidRPr="009B2CC5">
        <w:t>bank</w:t>
      </w:r>
      <w:r w:rsidR="0090380A">
        <w:t xml:space="preserve"> </w:t>
      </w:r>
      <w:r w:rsidRPr="009B2CC5">
        <w:t>out</w:t>
      </w:r>
      <w:r w:rsidR="0090380A">
        <w:t xml:space="preserve"> </w:t>
      </w:r>
      <w:r w:rsidRPr="009B2CC5">
        <w:t>there</w:t>
      </w:r>
      <w:r w:rsidR="0090380A">
        <w:t xml:space="preserve"> </w:t>
      </w:r>
      <w:r w:rsidRPr="009B2CC5">
        <w:t>goes</w:t>
      </w:r>
      <w:r w:rsidR="0090380A">
        <w:t xml:space="preserve"> </w:t>
      </w:r>
      <w:r w:rsidRPr="009B2CC5">
        <w:t>extra</w:t>
      </w:r>
      <w:r w:rsidR="0090380A">
        <w:t xml:space="preserve"> </w:t>
      </w:r>
      <w:r w:rsidRPr="009B2CC5">
        <w:t>length</w:t>
      </w:r>
      <w:r w:rsidR="0090380A">
        <w:t xml:space="preserve"> </w:t>
      </w:r>
      <w:r w:rsidRPr="009B2CC5">
        <w:t>for</w:t>
      </w:r>
      <w:r w:rsidR="0090380A">
        <w:t xml:space="preserve"> </w:t>
      </w:r>
      <w:r w:rsidRPr="009B2CC5">
        <w:t>their</w:t>
      </w:r>
      <w:r w:rsidR="0090380A">
        <w:t xml:space="preserve"> </w:t>
      </w:r>
      <w:r w:rsidRPr="009B2CC5">
        <w:t>customers.</w:t>
      </w:r>
    </w:p>
    <w:p w14:paraId="5656C132" w14:textId="77777777" w:rsidR="00367704" w:rsidRPr="009B2CC5" w:rsidRDefault="00367704" w:rsidP="00367704"/>
    <w:p w14:paraId="7C18B45B" w14:textId="45E11678" w:rsidR="00BD57B2" w:rsidRPr="001B45D0" w:rsidRDefault="0099275F" w:rsidP="009B2CC5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6.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BD57B2" w:rsidRPr="001B45D0">
        <w:rPr>
          <w:rFonts w:ascii="Times New Roman" w:hAnsi="Times New Roman" w:cs="Times New Roman"/>
          <w:b/>
          <w:color w:val="auto"/>
          <w:sz w:val="24"/>
          <w:szCs w:val="24"/>
        </w:rPr>
        <w:t>Discussion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</w:p>
    <w:p w14:paraId="5ACC1160" w14:textId="0863A19D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ught</w:t>
      </w:r>
      <w:r w:rsidR="00530086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te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u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noProof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30086">
        <w:rPr>
          <w:rFonts w:ascii="Times New Roman" w:hAnsi="Times New Roman" w:cs="Times New Roman"/>
          <w:sz w:val="24"/>
          <w:szCs w:val="24"/>
        </w:rPr>
        <w:t>of</w:t>
      </w:r>
      <w:r w:rsidR="00530086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scrip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ntif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5F72"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5F7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5F72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5F72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5F72" w:rsidRPr="00641BBE">
        <w:rPr>
          <w:rFonts w:ascii="Times New Roman" w:hAnsi="Times New Roman" w:cs="Times New Roman"/>
          <w:sz w:val="24"/>
          <w:szCs w:val="24"/>
        </w:rPr>
        <w:t>appeal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30086">
        <w:rPr>
          <w:rFonts w:ascii="Times New Roman" w:hAnsi="Times New Roman" w:cs="Times New Roman"/>
          <w:sz w:val="24"/>
          <w:szCs w:val="24"/>
        </w:rPr>
        <w:t>Then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lici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cep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0F7909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</w:t>
      </w:r>
      <w:r w:rsidR="000F7909" w:rsidRPr="00641BBE">
        <w:rPr>
          <w:rFonts w:ascii="Times New Roman" w:hAnsi="Times New Roman" w:cs="Times New Roman"/>
          <w:sz w:val="24"/>
          <w:szCs w:val="24"/>
        </w:rPr>
        <w:t>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ffectiv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re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C375B3" w14:textId="7CAFAFCB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la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question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onclus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ul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noProof/>
          <w:sz w:val="24"/>
          <w:szCs w:val="24"/>
        </w:rPr>
        <w:t>previo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teratu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tilitari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at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7909" w:rsidRPr="00641BBE">
        <w:rPr>
          <w:rFonts w:ascii="Times New Roman" w:hAnsi="Times New Roman" w:cs="Times New Roman"/>
          <w:sz w:val="24"/>
          <w:szCs w:val="24"/>
        </w:rPr>
        <w:t>sugges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noProof/>
          <w:sz w:val="24"/>
          <w:szCs w:val="24"/>
        </w:rPr>
        <w:t>factu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ev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noProof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oice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id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corpor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874E76" w14:textId="3A1D0E5E" w:rsidR="00BD57B2" w:rsidRPr="00641BBE" w:rsidRDefault="002A69AF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‘</w:t>
      </w:r>
      <w:r w:rsidR="00BD57B2" w:rsidRPr="00641BBE">
        <w:rPr>
          <w:rFonts w:ascii="Times New Roman" w:hAnsi="Times New Roman" w:cs="Times New Roman"/>
          <w:sz w:val="24"/>
          <w:szCs w:val="24"/>
        </w:rPr>
        <w:t>Relie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laxation</w:t>
      </w:r>
      <w:r w:rsidRPr="00641BBE">
        <w:rPr>
          <w:rFonts w:ascii="Times New Roman" w:hAnsi="Times New Roman" w:cs="Times New Roman"/>
          <w:sz w:val="24"/>
          <w:szCs w:val="24"/>
        </w:rPr>
        <w:t>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sur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ransac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ecure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omin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ank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m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sugg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u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6ECF" w:rsidRPr="00641BBE">
        <w:rPr>
          <w:rFonts w:ascii="Times New Roman" w:hAnsi="Times New Roman" w:cs="Times New Roman"/>
          <w:sz w:val="24"/>
          <w:szCs w:val="24"/>
        </w:rPr>
        <w:t>ai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s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goo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ompan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‘</w:t>
      </w:r>
      <w:r w:rsidR="00BD57B2" w:rsidRPr="00641BBE">
        <w:rPr>
          <w:rFonts w:ascii="Times New Roman" w:hAnsi="Times New Roman" w:cs="Times New Roman"/>
          <w:sz w:val="24"/>
          <w:szCs w:val="24"/>
        </w:rPr>
        <w:t>security</w:t>
      </w:r>
      <w:r w:rsidRPr="00641BBE">
        <w:rPr>
          <w:rFonts w:ascii="Times New Roman" w:hAnsi="Times New Roman" w:cs="Times New Roman"/>
          <w:sz w:val="24"/>
          <w:szCs w:val="24"/>
        </w:rPr>
        <w:t>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‘</w:t>
      </w:r>
      <w:r w:rsidR="00BD57B2" w:rsidRPr="00641BBE">
        <w:rPr>
          <w:rFonts w:ascii="Times New Roman" w:hAnsi="Times New Roman" w:cs="Times New Roman"/>
          <w:sz w:val="24"/>
          <w:szCs w:val="24"/>
        </w:rPr>
        <w:t>excitement</w:t>
      </w:r>
      <w:r w:rsidRPr="00641BBE">
        <w:rPr>
          <w:rFonts w:ascii="Times New Roman" w:hAnsi="Times New Roman" w:cs="Times New Roman"/>
          <w:sz w:val="24"/>
          <w:szCs w:val="24"/>
        </w:rPr>
        <w:t>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o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BD9D710" w14:textId="172710A4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lou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dic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o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ra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dit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dominant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fea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A442F5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hap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l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oo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erien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rrobor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su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Clow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et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al</w:t>
      </w:r>
      <w:r w:rsidRPr="00641BBE">
        <w:rPr>
          <w:rFonts w:ascii="Times New Roman" w:hAnsi="Times New Roman" w:cs="Times New Roman"/>
          <w:sz w:val="24"/>
          <w:szCs w:val="24"/>
        </w:rPr>
        <w:t>.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01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m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advertis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aw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effective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su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l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h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si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c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w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Mitchell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86).</w:t>
      </w:r>
    </w:p>
    <w:p w14:paraId="2F1C649E" w14:textId="17E69876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Find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corrobor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previo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442F5"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ach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t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h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itudi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yal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gres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yo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si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itu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Patwardhan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Balasubramanian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1</w:t>
      </w:r>
      <w:r w:rsidR="007A269C" w:rsidRPr="00641BBE">
        <w:rPr>
          <w:rFonts w:ascii="Times New Roman" w:hAnsi="Times New Roman" w:cs="Times New Roman"/>
          <w:sz w:val="24"/>
          <w:szCs w:val="24"/>
        </w:rPr>
        <w:t>)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s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D0268">
        <w:rPr>
          <w:rFonts w:ascii="Times New Roman" w:hAnsi="Times New Roman" w:cs="Times New Roman"/>
          <w:sz w:val="24"/>
          <w:szCs w:val="24"/>
        </w:rPr>
        <w:t>to</w:t>
      </w:r>
      <w:r w:rsidR="00CD0268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velo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nec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g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ffe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thers.</w:t>
      </w:r>
    </w:p>
    <w:p w14:paraId="6F4CD923" w14:textId="63A9DFFB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or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hillip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1996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ow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du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ltu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ignific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cour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soci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du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s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hi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ntan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af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rclay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ppor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o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ach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sonalities</w:t>
      </w:r>
      <w:r w:rsidR="00BA1DA4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cessari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know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elebrities</w:t>
      </w:r>
      <w:r w:rsidR="00BA1DA4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clus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soci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fin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istinguish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Folse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et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al</w:t>
      </w:r>
      <w:r w:rsidRPr="00641BBE">
        <w:rPr>
          <w:rFonts w:ascii="Times New Roman" w:hAnsi="Times New Roman" w:cs="Times New Roman"/>
          <w:sz w:val="24"/>
          <w:szCs w:val="24"/>
        </w:rPr>
        <w:t>.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13).</w:t>
      </w:r>
    </w:p>
    <w:p w14:paraId="2AD823FB" w14:textId="6C4E98A0" w:rsidR="00BD57B2" w:rsidRPr="00641BBE" w:rsidRDefault="00BA1DA4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="00BD57B2" w:rsidRPr="00641BBE">
        <w:rPr>
          <w:rFonts w:ascii="Times New Roman" w:hAnsi="Times New Roman" w:cs="Times New Roman"/>
          <w:sz w:val="24"/>
          <w:szCs w:val="24"/>
        </w:rPr>
        <w:t>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o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uppor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owev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cknowledg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ransfer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impa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as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h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deci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h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ith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wn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lik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p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cc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w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ers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ccoun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sele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clo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pla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business</w:t>
      </w:r>
      <w:r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recommend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sociat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tr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D57B2" w:rsidRPr="00641BBE">
        <w:rPr>
          <w:rFonts w:ascii="Times New Roman" w:hAnsi="Times New Roman" w:cs="Times New Roman"/>
          <w:sz w:val="24"/>
          <w:szCs w:val="24"/>
        </w:rPr>
        <w:t>association</w:t>
      </w:r>
      <w:r>
        <w:rPr>
          <w:rFonts w:ascii="Times New Roman" w:hAnsi="Times New Roman" w:cs="Times New Roman"/>
          <w:sz w:val="24"/>
          <w:szCs w:val="24"/>
        </w:rPr>
        <w:t>s</w:t>
      </w:r>
      <w:r w:rsidR="00BD57B2" w:rsidRPr="00641BBE">
        <w:rPr>
          <w:rFonts w:ascii="Times New Roman" w:hAnsi="Times New Roman" w:cs="Times New Roman"/>
          <w:sz w:val="24"/>
          <w:szCs w:val="24"/>
        </w:rPr>
        <w:t>.</w:t>
      </w:r>
    </w:p>
    <w:p w14:paraId="40E925EE" w14:textId="7746FD2F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E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idenc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r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qualit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oo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D77285" w:rsidRPr="00641BBE">
        <w:rPr>
          <w:rFonts w:ascii="Times New Roman" w:hAnsi="Times New Roman" w:cs="Times New Roman"/>
          <w:sz w:val="24"/>
          <w:szCs w:val="24"/>
        </w:rPr>
        <w:t>communic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ario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py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ev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</w:t>
      </w:r>
      <w:r w:rsidR="00513003" w:rsidRPr="00641BBE">
        <w:rPr>
          <w:rFonts w:ascii="Times New Roman" w:hAnsi="Times New Roman" w:cs="Times New Roman"/>
          <w:sz w:val="24"/>
          <w:szCs w:val="24"/>
        </w:rPr>
        <w:t>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id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ppo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nefi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</w:t>
      </w:r>
      <w:r w:rsidR="00BA1DA4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l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f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gar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e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ach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questions</w:t>
      </w:r>
      <w:proofErr w:type="gram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o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sa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knowledg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es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ac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g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flec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arg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tilitari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nefit-dri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-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.</w:t>
      </w:r>
    </w:p>
    <w:p w14:paraId="62A97164" w14:textId="6FC16A75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ribut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r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terat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ecu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737A15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ecu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lu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ffective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Mac</w:t>
      </w:r>
      <w:r w:rsidR="00737A15">
        <w:rPr>
          <w:rFonts w:ascii="Times New Roman" w:hAnsi="Times New Roman" w:cs="Times New Roman"/>
          <w:sz w:val="24"/>
          <w:szCs w:val="24"/>
        </w:rPr>
        <w:t>I</w:t>
      </w:r>
      <w:r w:rsidRPr="00641BBE">
        <w:rPr>
          <w:rFonts w:ascii="Times New Roman" w:hAnsi="Times New Roman" w:cs="Times New Roman"/>
          <w:sz w:val="24"/>
          <w:szCs w:val="24"/>
        </w:rPr>
        <w:t>nnis</w:t>
      </w:r>
      <w:proofErr w:type="spellEnd"/>
      <w:r w:rsidR="00737A15">
        <w:rPr>
          <w:rFonts w:ascii="Times New Roman" w:hAnsi="Times New Roman" w:cs="Times New Roman"/>
          <w:sz w:val="24"/>
          <w:szCs w:val="24"/>
        </w:rPr>
        <w:t xml:space="preserve"> </w:t>
      </w:r>
      <w:r w:rsidR="00737A15">
        <w:rPr>
          <w:rFonts w:ascii="Times New Roman" w:hAnsi="Times New Roman" w:cs="Times New Roman"/>
          <w:i/>
          <w:sz w:val="24"/>
          <w:szCs w:val="24"/>
        </w:rPr>
        <w:t>et al</w:t>
      </w:r>
      <w:r w:rsidR="00737A15">
        <w:rPr>
          <w:rFonts w:ascii="Times New Roman" w:hAnsi="Times New Roman" w:cs="Times New Roman"/>
          <w:sz w:val="24"/>
          <w:szCs w:val="24"/>
        </w:rPr>
        <w:t>.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991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amp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o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e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lturally</w:t>
      </w:r>
      <w:r w:rsidR="00737A15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im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ew</w:t>
      </w:r>
      <w:r w:rsidR="00486F2A" w:rsidRPr="00641BBE">
        <w:rPr>
          <w:rFonts w:ascii="Times New Roman" w:hAnsi="Times New Roman" w:cs="Times New Roman"/>
          <w:sz w:val="24"/>
          <w:szCs w:val="24"/>
        </w:rPr>
        <w:t>er</w:t>
      </w:r>
      <w:r w:rsidRPr="00641BBE">
        <w:rPr>
          <w:rFonts w:ascii="Times New Roman" w:hAnsi="Times New Roman" w:cs="Times New Roman"/>
          <w:sz w:val="24"/>
          <w:szCs w:val="24"/>
        </w:rPr>
        <w:t>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rrelat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loy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737A15">
        <w:rPr>
          <w:rFonts w:ascii="Times New Roman" w:hAnsi="Times New Roman" w:cs="Times New Roman"/>
          <w:sz w:val="24"/>
          <w:szCs w:val="24"/>
        </w:rPr>
        <w:t xml:space="preserve">’s </w:t>
      </w:r>
      <w:r w:rsidR="00737A15" w:rsidRPr="00641BBE">
        <w:rPr>
          <w:rFonts w:ascii="Times New Roman" w:hAnsi="Times New Roman" w:cs="Times New Roman"/>
          <w:sz w:val="24"/>
          <w:szCs w:val="24"/>
        </w:rPr>
        <w:t>black horse</w:t>
      </w:r>
      <w:r w:rsidR="00737A15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3003"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3003"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3003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3003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3003"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3003" w:rsidRPr="00641BBE">
        <w:rPr>
          <w:rFonts w:ascii="Times New Roman" w:hAnsi="Times New Roman" w:cs="Times New Roman"/>
          <w:sz w:val="24"/>
          <w:szCs w:val="24"/>
        </w:rPr>
        <w:t>stimul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3003" w:rsidRPr="00641BBE">
        <w:rPr>
          <w:rFonts w:ascii="Times New Roman" w:hAnsi="Times New Roman" w:cs="Times New Roman"/>
          <w:sz w:val="24"/>
          <w:szCs w:val="24"/>
        </w:rPr>
        <w:t>(Mogaji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3003" w:rsidRPr="00641BBE">
        <w:rPr>
          <w:rFonts w:ascii="Times New Roman" w:hAnsi="Times New Roman" w:cs="Times New Roman"/>
          <w:sz w:val="24"/>
          <w:szCs w:val="24"/>
        </w:rPr>
        <w:t>2016)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</w:p>
    <w:p w14:paraId="196FFBD2" w14:textId="19E87C46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E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o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vious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737A15">
        <w:rPr>
          <w:rFonts w:ascii="Times New Roman" w:hAnsi="Times New Roman" w:cs="Times New Roman"/>
          <w:sz w:val="24"/>
          <w:szCs w:val="24"/>
        </w:rPr>
        <w:t>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soci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elebrit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ponsorship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37A15">
        <w:rPr>
          <w:rFonts w:ascii="Times New Roman" w:hAnsi="Times New Roman" w:cs="Times New Roman"/>
          <w:sz w:val="24"/>
          <w:szCs w:val="24"/>
        </w:rPr>
        <w:t>this</w:t>
      </w:r>
      <w:r w:rsidR="00737A15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o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</w:t>
      </w:r>
      <w:r w:rsidR="00737A15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wner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ransf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soci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tw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s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cCracken</w:t>
      </w:r>
      <w:r w:rsidR="00737A15">
        <w:rPr>
          <w:rFonts w:ascii="Times New Roman" w:hAnsi="Times New Roman" w:cs="Times New Roman"/>
          <w:sz w:val="24"/>
          <w:szCs w:val="24"/>
        </w:rPr>
        <w:t>’</w:t>
      </w:r>
      <w:r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27F17">
        <w:rPr>
          <w:rFonts w:ascii="Times New Roman" w:hAnsi="Times New Roman" w:cs="Times New Roman"/>
          <w:sz w:val="24"/>
          <w:szCs w:val="24"/>
        </w:rPr>
        <w:t>(1986</w:t>
      </w:r>
      <w:r w:rsidRPr="00641BBE">
        <w:rPr>
          <w:rFonts w:ascii="Times New Roman" w:hAnsi="Times New Roman" w:cs="Times New Roman"/>
          <w:sz w:val="24"/>
          <w:szCs w:val="24"/>
        </w:rPr>
        <w:t>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ie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elebr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dor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.</w:t>
      </w:r>
    </w:p>
    <w:p w14:paraId="781C6FBE" w14:textId="5DEA0024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dit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ligh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ossibilit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op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mi-struc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ervie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r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t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eva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ffectivenes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mi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-dep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lor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pons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Broderick</w:t>
      </w:r>
      <w:r w:rsidR="00737A15">
        <w:rPr>
          <w:rFonts w:ascii="Times New Roman" w:hAnsi="Times New Roman" w:cs="Times New Roman"/>
          <w:sz w:val="24"/>
          <w:szCs w:val="24"/>
        </w:rPr>
        <w:t xml:space="preserve"> </w:t>
      </w:r>
      <w:r w:rsidR="00737A15">
        <w:rPr>
          <w:rFonts w:ascii="Times New Roman" w:hAnsi="Times New Roman" w:cs="Times New Roman"/>
          <w:i/>
          <w:sz w:val="24"/>
          <w:szCs w:val="24"/>
        </w:rPr>
        <w:t>et al</w:t>
      </w:r>
      <w:r w:rsidR="00737A15">
        <w:rPr>
          <w:rFonts w:ascii="Times New Roman" w:hAnsi="Times New Roman" w:cs="Times New Roman"/>
          <w:sz w:val="24"/>
          <w:szCs w:val="24"/>
        </w:rPr>
        <w:t>.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03)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u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13003" w:rsidRPr="00641BBE">
        <w:rPr>
          <w:rFonts w:ascii="Times New Roman" w:hAnsi="Times New Roman" w:cs="Times New Roman"/>
          <w:sz w:val="24"/>
          <w:szCs w:val="24"/>
        </w:rPr>
        <w:t>pract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gges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Zinchiak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14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op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quantit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qualit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thod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rke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s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gn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qualit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on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lan.</w:t>
      </w:r>
    </w:p>
    <w:p w14:paraId="75F7BEA9" w14:textId="75143CD1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re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nager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lica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rstl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f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s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rategic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lastRenderedPageBreak/>
        <w:t>mess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spe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o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witch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641BBE">
        <w:rPr>
          <w:rFonts w:ascii="Times New Roman" w:hAnsi="Times New Roman" w:cs="Times New Roman"/>
          <w:sz w:val="24"/>
          <w:szCs w:val="24"/>
        </w:rPr>
        <w:t>key</w:t>
      </w:r>
      <w:proofErr w:type="gramEnd"/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ort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eva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su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t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o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212CD">
        <w:rPr>
          <w:rFonts w:ascii="Times New Roman" w:hAnsi="Times New Roman" w:cs="Times New Roman"/>
          <w:sz w:val="24"/>
          <w:szCs w:val="24"/>
        </w:rPr>
        <w:t>Advertis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nn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inu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ciou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e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ffo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ra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ss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munic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erhap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atisfi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l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stimon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ltu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ymbol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imals</w:t>
      </w:r>
      <w:r w:rsidR="008D3450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cation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vi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ll</w:t>
      </w:r>
      <w:r w:rsidR="008D3450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mb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af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ra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latform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g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velo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r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ionship.</w:t>
      </w:r>
    </w:p>
    <w:p w14:paraId="3C5A564D" w14:textId="74124882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Secondl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ommen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ex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i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l</w:t>
      </w:r>
      <w:r w:rsidR="00513003" w:rsidRPr="00641BBE">
        <w:rPr>
          <w:rFonts w:ascii="Times New Roman" w:hAnsi="Times New Roman" w:cs="Times New Roman"/>
          <w:sz w:val="24"/>
          <w:szCs w:val="24"/>
        </w:rPr>
        <w:t>e</w:t>
      </w:r>
      <w:r w:rsidRPr="00641BBE">
        <w:rPr>
          <w:rFonts w:ascii="Times New Roman" w:hAnsi="Times New Roman" w:cs="Times New Roman"/>
          <w:sz w:val="24"/>
          <w:szCs w:val="24"/>
        </w:rPr>
        <w:t>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ag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tionally</w:t>
      </w:r>
      <w:r w:rsidR="008D3450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at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flec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nefit-dri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</w:t>
      </w:r>
      <w:r w:rsidR="00BE6A8D">
        <w:rPr>
          <w:rFonts w:ascii="Times New Roman" w:hAnsi="Times New Roman" w:cs="Times New Roman"/>
          <w:sz w:val="24"/>
          <w:szCs w:val="24"/>
        </w:rPr>
        <w:t>-</w:t>
      </w:r>
      <w:r w:rsidRPr="00641BBE">
        <w:rPr>
          <w:rFonts w:ascii="Times New Roman" w:hAnsi="Times New Roman" w:cs="Times New Roman"/>
          <w:sz w:val="24"/>
          <w:szCs w:val="24"/>
        </w:rPr>
        <w:t>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ces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ighl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hiev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tings</w:t>
      </w:r>
      <w:r w:rsidR="008D3450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dust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cognitions</w:t>
      </w:r>
      <w:r w:rsidR="008D3450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spe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as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AD9A04" w14:textId="6C6A24A7" w:rsidR="007A269C" w:rsidRPr="00641BBE" w:rsidRDefault="00BD57B2" w:rsidP="0090380A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Finally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buil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ionship</w:t>
      </w:r>
      <w:r w:rsidR="00352564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u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pital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ly</w:t>
      </w:r>
      <w:r w:rsidR="008D3450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correlat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find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Lia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F7C54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Wa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(2007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269C" w:rsidRPr="00641BBE">
        <w:rPr>
          <w:rFonts w:ascii="Times New Roman" w:hAnsi="Times New Roman" w:cs="Times New Roman"/>
          <w:sz w:val="24"/>
          <w:szCs w:val="24"/>
        </w:rPr>
        <w:t>Ladeira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A51ECB">
        <w:rPr>
          <w:rFonts w:ascii="Times New Roman" w:hAnsi="Times New Roman" w:cs="Times New Roman"/>
          <w:i/>
          <w:sz w:val="24"/>
          <w:szCs w:val="24"/>
        </w:rPr>
        <w:t>et</w:t>
      </w:r>
      <w:r w:rsidR="0090380A" w:rsidRPr="00A51EC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A269C" w:rsidRPr="00A51ECB">
        <w:rPr>
          <w:rFonts w:ascii="Times New Roman" w:hAnsi="Times New Roman" w:cs="Times New Roman"/>
          <w:i/>
          <w:sz w:val="24"/>
          <w:szCs w:val="24"/>
        </w:rPr>
        <w:t>al</w:t>
      </w:r>
      <w:r w:rsidR="00CC6AF0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(2016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regar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relationship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effor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8D3450">
        <w:rPr>
          <w:rFonts w:ascii="Times New Roman" w:hAnsi="Times New Roman" w:cs="Times New Roman"/>
          <w:sz w:val="24"/>
          <w:szCs w:val="24"/>
        </w:rPr>
        <w:t>with</w:t>
      </w:r>
      <w:r w:rsidR="008D3450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customers</w:t>
      </w:r>
      <w:r w:rsidR="008D3450">
        <w:rPr>
          <w:rFonts w:ascii="Times New Roman" w:hAnsi="Times New Roman" w:cs="Times New Roman"/>
          <w:sz w:val="24"/>
          <w:szCs w:val="24"/>
        </w:rPr>
        <w:t>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attitud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behavio</w:t>
      </w:r>
      <w:r w:rsidR="00CC6AF0">
        <w:rPr>
          <w:rFonts w:ascii="Times New Roman" w:hAnsi="Times New Roman" w:cs="Times New Roman"/>
          <w:sz w:val="24"/>
          <w:szCs w:val="24"/>
        </w:rPr>
        <w:t>u</w:t>
      </w:r>
      <w:r w:rsidR="007A269C" w:rsidRPr="00641BBE">
        <w:rPr>
          <w:rFonts w:ascii="Times New Roman" w:hAnsi="Times New Roman" w:cs="Times New Roman"/>
          <w:sz w:val="24"/>
          <w:szCs w:val="24"/>
        </w:rPr>
        <w:t>r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intention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Sma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medium-siz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16E1" w:rsidRPr="00641BBE">
        <w:rPr>
          <w:rFonts w:ascii="Times New Roman" w:hAnsi="Times New Roman" w:cs="Times New Roman"/>
          <w:sz w:val="24"/>
          <w:szCs w:val="24"/>
        </w:rPr>
        <w:t>enterpri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own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k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er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r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ccou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4F96" w:rsidRPr="00641BBE">
        <w:rPr>
          <w:rFonts w:ascii="Times New Roman" w:hAnsi="Times New Roman" w:cs="Times New Roman"/>
          <w:sz w:val="24"/>
          <w:szCs w:val="24"/>
        </w:rPr>
        <w:t>geographic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B34F96" w:rsidRPr="00641BBE">
        <w:rPr>
          <w:rFonts w:ascii="Times New Roman" w:hAnsi="Times New Roman" w:cs="Times New Roman"/>
          <w:sz w:val="24"/>
          <w:szCs w:val="24"/>
        </w:rPr>
        <w:t>nea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thei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641BBE">
        <w:rPr>
          <w:rFonts w:ascii="Times New Roman" w:hAnsi="Times New Roman" w:cs="Times New Roman"/>
          <w:sz w:val="24"/>
          <w:szCs w:val="24"/>
        </w:rPr>
        <w:t>business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Whil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t</w:t>
      </w:r>
      <w:r w:rsidRPr="00641BBE">
        <w:rPr>
          <w:rFonts w:ascii="Times New Roman" w:hAnsi="Times New Roman" w:cs="Times New Roman"/>
          <w:sz w:val="24"/>
          <w:szCs w:val="24"/>
        </w:rPr>
        <w:t>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tra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ea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ll</w:t>
      </w:r>
      <w:r w:rsidR="00352564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th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u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l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mplem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goo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lationship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u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ee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reci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yal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u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warded</w:t>
      </w:r>
      <w:r w:rsidR="00352564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b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Licat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269C" w:rsidRPr="00641BBE">
        <w:rPr>
          <w:rFonts w:ascii="Times New Roman" w:hAnsi="Times New Roman" w:cs="Times New Roman"/>
          <w:sz w:val="24"/>
          <w:szCs w:val="24"/>
        </w:rPr>
        <w:t>Chakraborty</w:t>
      </w:r>
      <w:proofErr w:type="spellEnd"/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(2009)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acknowledge</w:t>
      </w:r>
      <w:r w:rsidR="008D3450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custom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satisfac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ensur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develop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tru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loyalty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satisfac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j</w:t>
      </w:r>
      <w:r w:rsidRPr="00641BBE">
        <w:rPr>
          <w:rFonts w:ascii="Times New Roman" w:hAnsi="Times New Roman" w:cs="Times New Roman"/>
          <w:sz w:val="24"/>
          <w:szCs w:val="24"/>
        </w:rPr>
        <w:t>ustif</w:t>
      </w:r>
      <w:r w:rsidR="007A269C" w:rsidRPr="00641BBE">
        <w:rPr>
          <w:rFonts w:ascii="Times New Roman" w:hAnsi="Times New Roman" w:cs="Times New Roman"/>
          <w:sz w:val="24"/>
          <w:szCs w:val="24"/>
        </w:rPr>
        <w:t>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w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A269C" w:rsidRPr="00641BBE">
        <w:rPr>
          <w:rFonts w:ascii="Times New Roman" w:hAnsi="Times New Roman" w:cs="Times New Roman"/>
          <w:sz w:val="24"/>
          <w:szCs w:val="24"/>
        </w:rPr>
        <w:t>rema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f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n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yea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portunit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wit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lsewhere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FA87AF" w14:textId="53692CBE" w:rsidR="00BD57B2" w:rsidRPr="00641BBE" w:rsidRDefault="00BD57B2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lastRenderedPageBreak/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hallen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esen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lin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pportun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hysic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g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u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mprov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courag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spec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ank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C3424B4" w14:textId="140D1335" w:rsidR="003857B5" w:rsidRPr="00836A70" w:rsidRDefault="0099275F" w:rsidP="009B2CC5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7.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3857B5" w:rsidRPr="00836A70">
        <w:rPr>
          <w:rFonts w:ascii="Times New Roman" w:hAnsi="Times New Roman" w:cs="Times New Roman"/>
          <w:b/>
          <w:color w:val="auto"/>
          <w:sz w:val="24"/>
          <w:szCs w:val="24"/>
        </w:rPr>
        <w:t>Conclusion</w:t>
      </w:r>
    </w:p>
    <w:p w14:paraId="77710F50" w14:textId="740097DD" w:rsidR="003857B5" w:rsidRPr="00641BBE" w:rsidRDefault="007B1A84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tiliz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alys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ank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459B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459B" w:rsidRPr="00641BBE">
        <w:rPr>
          <w:rFonts w:ascii="Times New Roman" w:hAnsi="Times New Roman" w:cs="Times New Roman"/>
          <w:sz w:val="24"/>
          <w:szCs w:val="24"/>
        </w:rPr>
        <w:t>establis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459B" w:rsidRPr="00641BBE">
        <w:rPr>
          <w:rFonts w:ascii="Times New Roman" w:hAnsi="Times New Roman" w:cs="Times New Roman"/>
          <w:sz w:val="24"/>
          <w:szCs w:val="24"/>
        </w:rPr>
        <w:t>w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459B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459B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459B" w:rsidRPr="00641BBE">
        <w:rPr>
          <w:rFonts w:ascii="Times New Roman" w:hAnsi="Times New Roman" w:cs="Times New Roman"/>
          <w:sz w:val="24"/>
          <w:szCs w:val="24"/>
        </w:rPr>
        <w:t>fea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459B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459B"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E5459B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emi</w:t>
      </w:r>
      <w:r w:rsidR="00BE1615">
        <w:rPr>
          <w:rFonts w:ascii="Times New Roman" w:hAnsi="Times New Roman" w:cs="Times New Roman"/>
          <w:sz w:val="24"/>
          <w:szCs w:val="24"/>
        </w:rPr>
        <w:t>-</w:t>
      </w:r>
      <w:r w:rsidR="003857B5" w:rsidRPr="00641BBE">
        <w:rPr>
          <w:rFonts w:ascii="Times New Roman" w:hAnsi="Times New Roman" w:cs="Times New Roman"/>
          <w:sz w:val="24"/>
          <w:szCs w:val="24"/>
        </w:rPr>
        <w:t>struc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terview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dentif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nsumers’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erception</w:t>
      </w:r>
      <w:r w:rsidR="00E5459B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motion</w:t>
      </w:r>
      <w:r w:rsidR="0057142A" w:rsidRPr="00641BBE">
        <w:rPr>
          <w:rFonts w:ascii="Times New Roman" w:hAnsi="Times New Roman" w:cs="Times New Roman"/>
          <w:sz w:val="24"/>
          <w:szCs w:val="24"/>
        </w:rPr>
        <w:t>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A73DFB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A73DFB" w:rsidRPr="00641BBE">
        <w:rPr>
          <w:rFonts w:ascii="Times New Roman" w:hAnsi="Times New Roman" w:cs="Times New Roman"/>
          <w:sz w:val="24"/>
          <w:szCs w:val="24"/>
        </w:rPr>
        <w:t>s</w:t>
      </w:r>
      <w:r w:rsidR="003857B5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esul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dic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U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ea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cknowledg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nsumers</w:t>
      </w:r>
      <w:r w:rsidR="0057142A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However</w:t>
      </w:r>
      <w:r w:rsidR="001D7129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t</w:t>
      </w:r>
      <w:r w:rsidR="003857B5" w:rsidRPr="00641BBE">
        <w:rPr>
          <w:rFonts w:ascii="Times New Roman" w:hAnsi="Times New Roman" w:cs="Times New Roman"/>
          <w:sz w:val="24"/>
          <w:szCs w:val="24"/>
        </w:rPr>
        <w:t>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n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vid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suppo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ffective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ro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decision</w:t>
      </w:r>
      <w:r w:rsidR="00BE6A8D">
        <w:rPr>
          <w:rFonts w:ascii="Times New Roman" w:hAnsi="Times New Roman" w:cs="Times New Roman"/>
          <w:sz w:val="24"/>
          <w:szCs w:val="24"/>
        </w:rPr>
        <w:t>-</w:t>
      </w:r>
      <w:r w:rsidRPr="00641BBE">
        <w:rPr>
          <w:rFonts w:ascii="Times New Roman" w:hAnsi="Times New Roman" w:cs="Times New Roman"/>
          <w:sz w:val="24"/>
          <w:szCs w:val="24"/>
        </w:rPr>
        <w:t>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decis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like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a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ppeal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formation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Th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i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howev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goo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eviden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suppo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effective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genera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atten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inter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off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star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po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ration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activit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106A1" w:rsidRPr="00641BBE">
        <w:rPr>
          <w:rFonts w:ascii="Times New Roman" w:hAnsi="Times New Roman" w:cs="Times New Roman"/>
          <w:sz w:val="24"/>
          <w:szCs w:val="24"/>
        </w:rPr>
        <w:t>consumers.</w:t>
      </w:r>
    </w:p>
    <w:p w14:paraId="47656F11" w14:textId="55CEEABA" w:rsidR="00724423" w:rsidRPr="00641BBE" w:rsidRDefault="003857B5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k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oretic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ribu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nhanc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an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o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2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420CF8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20CF8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20CF8" w:rsidRPr="00641BBE">
        <w:rPr>
          <w:rFonts w:ascii="Times New Roman" w:hAnsi="Times New Roman" w:cs="Times New Roman"/>
          <w:sz w:val="24"/>
          <w:szCs w:val="24"/>
        </w:rPr>
        <w:t>uncove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ow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n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bed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20CF8" w:rsidRPr="00641BBE">
        <w:rPr>
          <w:rFonts w:ascii="Times New Roman" w:hAnsi="Times New Roman" w:cs="Times New Roman"/>
          <w:sz w:val="24"/>
          <w:szCs w:val="24"/>
        </w:rPr>
        <w:t>with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20CF8" w:rsidRPr="00641BBE">
        <w:rPr>
          <w:rFonts w:ascii="Times New Roman" w:hAnsi="Times New Roman" w:cs="Times New Roman"/>
          <w:sz w:val="24"/>
          <w:szCs w:val="24"/>
        </w:rPr>
        <w:t>bank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nderstoo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targe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umer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20CF8" w:rsidRPr="00641BBE">
        <w:rPr>
          <w:rFonts w:ascii="Times New Roman" w:hAnsi="Times New Roman" w:cs="Times New Roman"/>
          <w:sz w:val="24"/>
          <w:szCs w:val="24"/>
        </w:rPr>
        <w:t>Whil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20CF8" w:rsidRPr="00641BBE">
        <w:rPr>
          <w:rFonts w:ascii="Times New Roman" w:hAnsi="Times New Roman" w:cs="Times New Roman"/>
          <w:sz w:val="24"/>
          <w:szCs w:val="24"/>
        </w:rPr>
        <w:t>consu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420CF8" w:rsidRPr="00641BBE">
        <w:rPr>
          <w:rFonts w:ascii="Times New Roman" w:hAnsi="Times New Roman" w:cs="Times New Roman"/>
          <w:sz w:val="24"/>
          <w:szCs w:val="24"/>
        </w:rPr>
        <w:t>recogni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appeal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h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decision-ma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ab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us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th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0F33AF" w:rsidRPr="00641BBE">
        <w:rPr>
          <w:rFonts w:ascii="Times New Roman" w:hAnsi="Times New Roman" w:cs="Times New Roman"/>
          <w:sz w:val="24"/>
          <w:szCs w:val="24"/>
        </w:rPr>
        <w:t>emotion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55E72" w:rsidRPr="00641BBE">
        <w:rPr>
          <w:rFonts w:ascii="Times New Roman" w:hAnsi="Times New Roman" w:cs="Times New Roman"/>
          <w:sz w:val="24"/>
          <w:szCs w:val="24"/>
        </w:rPr>
        <w:t>T</w:t>
      </w:r>
      <w:r w:rsidR="001E4401" w:rsidRPr="00641BBE">
        <w:rPr>
          <w:rFonts w:ascii="Times New Roman" w:hAnsi="Times New Roman" w:cs="Times New Roman"/>
          <w:sz w:val="24"/>
          <w:szCs w:val="24"/>
        </w:rPr>
        <w:t>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C67F2F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uppor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de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“practition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h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o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tilitari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xperient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rvices”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Mortim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2008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110)</w:t>
      </w:r>
      <w:r w:rsidR="00655E72"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95720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55E72"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24423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55E72" w:rsidRPr="00641BBE">
        <w:rPr>
          <w:rFonts w:ascii="Times New Roman" w:hAnsi="Times New Roman" w:cs="Times New Roman"/>
          <w:sz w:val="24"/>
          <w:szCs w:val="24"/>
        </w:rPr>
        <w:t>we</w:t>
      </w:r>
      <w:r w:rsidR="00995720" w:rsidRPr="00641BBE">
        <w:rPr>
          <w:rFonts w:ascii="Times New Roman" w:hAnsi="Times New Roman" w:cs="Times New Roman"/>
          <w:sz w:val="24"/>
          <w:szCs w:val="24"/>
        </w:rPr>
        <w:t>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55E72" w:rsidRPr="00641BBE">
        <w:rPr>
          <w:rFonts w:ascii="Times New Roman" w:hAnsi="Times New Roman" w:cs="Times New Roman"/>
          <w:sz w:val="24"/>
          <w:szCs w:val="24"/>
        </w:rPr>
        <w:t>fou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55E72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55E72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95720" w:rsidRPr="00641BBE">
        <w:rPr>
          <w:rFonts w:ascii="Times New Roman" w:hAnsi="Times New Roman" w:cs="Times New Roman"/>
          <w:sz w:val="24"/>
          <w:szCs w:val="24"/>
        </w:rPr>
        <w:t>lik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95720" w:rsidRPr="00641BBE">
        <w:rPr>
          <w:rFonts w:ascii="Times New Roman" w:hAnsi="Times New Roman" w:cs="Times New Roman"/>
          <w:sz w:val="24"/>
          <w:szCs w:val="24"/>
        </w:rPr>
        <w:t>b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95720" w:rsidRPr="00641BBE">
        <w:rPr>
          <w:rFonts w:ascii="Times New Roman" w:hAnsi="Times New Roman" w:cs="Times New Roman"/>
          <w:sz w:val="24"/>
          <w:szCs w:val="24"/>
        </w:rPr>
        <w:t>busi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995720" w:rsidRPr="00641BBE">
        <w:rPr>
          <w:rFonts w:ascii="Times New Roman" w:hAnsi="Times New Roman" w:cs="Times New Roman"/>
          <w:sz w:val="24"/>
          <w:szCs w:val="24"/>
        </w:rPr>
        <w:t>customer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24423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24423" w:rsidRPr="00641BBE">
        <w:rPr>
          <w:rFonts w:ascii="Times New Roman" w:hAnsi="Times New Roman" w:cs="Times New Roman"/>
          <w:sz w:val="24"/>
          <w:szCs w:val="24"/>
        </w:rPr>
        <w:t>bank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24423"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24B6D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24B6D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24B6D" w:rsidRPr="00641BBE">
        <w:rPr>
          <w:rFonts w:ascii="Times New Roman" w:hAnsi="Times New Roman" w:cs="Times New Roman"/>
          <w:sz w:val="24"/>
          <w:szCs w:val="24"/>
        </w:rPr>
        <w:t>study</w:t>
      </w:r>
      <w:r w:rsidR="00724423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Howev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play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only</w:t>
      </w:r>
      <w:r w:rsidR="00BE1615">
        <w:rPr>
          <w:rFonts w:ascii="Times New Roman" w:hAnsi="Times New Roman" w:cs="Times New Roman"/>
          <w:sz w:val="24"/>
          <w:szCs w:val="24"/>
        </w:rPr>
        <w:t xml:space="preserve"> 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part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ro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decision</w:t>
      </w:r>
      <w:r w:rsidR="00BE6A8D">
        <w:rPr>
          <w:rFonts w:ascii="Times New Roman" w:hAnsi="Times New Roman" w:cs="Times New Roman"/>
          <w:sz w:val="24"/>
          <w:szCs w:val="24"/>
        </w:rPr>
        <w:t>-</w:t>
      </w:r>
      <w:r w:rsidR="001E4401" w:rsidRPr="00641BBE">
        <w:rPr>
          <w:rFonts w:ascii="Times New Roman" w:hAnsi="Times New Roman" w:cs="Times New Roman"/>
          <w:sz w:val="24"/>
          <w:szCs w:val="24"/>
        </w:rPr>
        <w:t>making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aft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init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inter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adver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interviewe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sou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detai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information</w:t>
      </w:r>
      <w:r w:rsidR="00BE1615">
        <w:rPr>
          <w:rFonts w:ascii="Times New Roman" w:hAnsi="Times New Roman" w:cs="Times New Roman"/>
          <w:sz w:val="24"/>
          <w:szCs w:val="24"/>
        </w:rPr>
        <w:t>;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hence</w:t>
      </w:r>
      <w:r w:rsidR="00BE1615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w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sugge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e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lastRenderedPageBreak/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servic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need</w:t>
      </w:r>
      <w:r w:rsidR="005D2520" w:rsidRPr="00641BB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coup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wit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provid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detail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E4401" w:rsidRPr="00641BBE">
        <w:rPr>
          <w:rFonts w:ascii="Times New Roman" w:hAnsi="Times New Roman" w:cs="Times New Roman"/>
          <w:sz w:val="24"/>
          <w:szCs w:val="24"/>
        </w:rPr>
        <w:t>inform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ei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a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advertisem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promo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D2520" w:rsidRPr="00641BBE">
        <w:rPr>
          <w:rFonts w:ascii="Times New Roman" w:hAnsi="Times New Roman" w:cs="Times New Roman"/>
          <w:sz w:val="24"/>
          <w:szCs w:val="24"/>
        </w:rPr>
        <w:t>material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6AF393" w14:textId="3DF03C78" w:rsidR="003857B5" w:rsidRPr="00641BBE" w:rsidRDefault="00752A07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Ev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sider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ffor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a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ee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lic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verb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elf-repor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ithou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imitation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opt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biologic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europhysiologic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pproach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easur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motion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a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o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</w:t>
      </w:r>
      <w:r w:rsidR="003857B5" w:rsidRPr="00641BBE">
        <w:rPr>
          <w:rFonts w:ascii="Times New Roman" w:hAnsi="Times New Roman" w:cs="Times New Roman"/>
          <w:sz w:val="24"/>
          <w:szCs w:val="24"/>
        </w:rPr>
        <w:t>ccurat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esul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B1A84" w:rsidRPr="00641BBE">
        <w:rPr>
          <w:rFonts w:ascii="Times New Roman" w:hAnsi="Times New Roman" w:cs="Times New Roman"/>
          <w:sz w:val="24"/>
          <w:szCs w:val="24"/>
        </w:rPr>
        <w:t>Furthermore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B1A84" w:rsidRPr="00641BBE">
        <w:rPr>
          <w:rFonts w:ascii="Times New Roman" w:hAnsi="Times New Roman" w:cs="Times New Roman"/>
          <w:sz w:val="24"/>
          <w:szCs w:val="24"/>
        </w:rPr>
        <w:t>w</w:t>
      </w:r>
      <w:r w:rsidR="003857B5" w:rsidRPr="00641BBE">
        <w:rPr>
          <w:rFonts w:ascii="Times New Roman" w:hAnsi="Times New Roman" w:cs="Times New Roman"/>
          <w:sz w:val="24"/>
          <w:szCs w:val="24"/>
        </w:rPr>
        <w:t>hi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tud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ncentra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newspap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houl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no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bank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u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4658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4658" w:rsidRPr="00641BBE">
        <w:rPr>
          <w:rFonts w:ascii="Times New Roman" w:hAnsi="Times New Roman" w:cs="Times New Roman"/>
          <w:sz w:val="24"/>
          <w:szCs w:val="24"/>
        </w:rPr>
        <w:t>numb</w:t>
      </w:r>
      <w:r w:rsidR="00352564" w:rsidRPr="00641BBE">
        <w:rPr>
          <w:rFonts w:ascii="Times New Roman" w:hAnsi="Times New Roman" w:cs="Times New Roman"/>
          <w:sz w:val="24"/>
          <w:szCs w:val="24"/>
        </w:rPr>
        <w:t>e</w:t>
      </w:r>
      <w:r w:rsidR="00564658" w:rsidRPr="00641BBE">
        <w:rPr>
          <w:rFonts w:ascii="Times New Roman" w:hAnsi="Times New Roman" w:cs="Times New Roman"/>
          <w:sz w:val="24"/>
          <w:szCs w:val="24"/>
        </w:rPr>
        <w:t>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4658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64658" w:rsidRPr="00641BBE">
        <w:rPr>
          <w:rFonts w:ascii="Times New Roman" w:hAnsi="Times New Roman" w:cs="Times New Roman"/>
          <w:sz w:val="24"/>
          <w:szCs w:val="24"/>
        </w:rPr>
        <w:t>differ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52564" w:rsidRPr="00641BBE">
        <w:rPr>
          <w:rFonts w:ascii="Times New Roman" w:hAnsi="Times New Roman" w:cs="Times New Roman"/>
          <w:sz w:val="24"/>
          <w:szCs w:val="24"/>
        </w:rPr>
        <w:t>m</w:t>
      </w:r>
      <w:r w:rsidR="003857B5" w:rsidRPr="00641BBE">
        <w:rPr>
          <w:rFonts w:ascii="Times New Roman" w:hAnsi="Times New Roman" w:cs="Times New Roman"/>
          <w:sz w:val="24"/>
          <w:szCs w:val="24"/>
        </w:rPr>
        <w:t>edi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thu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fur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u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medi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types</w:t>
      </w:r>
      <w:r w:rsidR="00BE1615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su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elevis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o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noProof/>
          <w:sz w:val="24"/>
          <w:szCs w:val="24"/>
        </w:rPr>
        <w:t>media</w:t>
      </w:r>
      <w:r w:rsidR="007E4051" w:rsidRPr="00641BBE">
        <w:rPr>
          <w:rFonts w:ascii="Times New Roman" w:hAnsi="Times New Roman" w:cs="Times New Roman"/>
          <w:noProof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recommend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ord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rovi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di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sigh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ing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trategi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E7F1E" w:rsidRPr="00641BBE">
        <w:rPr>
          <w:rFonts w:ascii="Times New Roman" w:hAnsi="Times New Roman" w:cs="Times New Roman"/>
          <w:sz w:val="24"/>
          <w:szCs w:val="24"/>
        </w:rPr>
        <w:t>services</w:t>
      </w:r>
      <w:r w:rsidR="003857B5" w:rsidRPr="00641BBE">
        <w:rPr>
          <w:rFonts w:ascii="Times New Roman" w:hAnsi="Times New Roman" w:cs="Times New Roman"/>
          <w:sz w:val="24"/>
          <w:szCs w:val="24"/>
        </w:rPr>
        <w:t>.</w:t>
      </w:r>
    </w:p>
    <w:p w14:paraId="5E0F2C96" w14:textId="3C9B3C8F" w:rsidR="007A269C" w:rsidRPr="00641BBE" w:rsidRDefault="003E7F1E" w:rsidP="001434F5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no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at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althoug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A653E">
        <w:rPr>
          <w:rFonts w:ascii="Times New Roman" w:hAnsi="Times New Roman" w:cs="Times New Roman"/>
          <w:sz w:val="24"/>
          <w:szCs w:val="24"/>
        </w:rPr>
        <w:t xml:space="preserve">an </w:t>
      </w:r>
      <w:r w:rsidR="003857B5" w:rsidRPr="00641BBE">
        <w:rPr>
          <w:rFonts w:ascii="Times New Roman" w:hAnsi="Times New Roman" w:cs="Times New Roman"/>
          <w:sz w:val="24"/>
          <w:szCs w:val="24"/>
        </w:rPr>
        <w:t>effor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mad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A653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mak</w:t>
      </w:r>
      <w:r w:rsidR="001A653E">
        <w:rPr>
          <w:rFonts w:ascii="Times New Roman" w:hAnsi="Times New Roman" w:cs="Times New Roman"/>
          <w:sz w:val="24"/>
          <w:szCs w:val="24"/>
        </w:rPr>
        <w:t>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eli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unbi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hoice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mal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numb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30ADA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emi-structu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interview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a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limita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study</w:t>
      </w:r>
      <w:r w:rsidR="003857B5" w:rsidRPr="00641BBE">
        <w:rPr>
          <w:rFonts w:ascii="Times New Roman" w:hAnsi="Times New Roman" w:cs="Times New Roman"/>
          <w:sz w:val="24"/>
          <w:szCs w:val="24"/>
        </w:rPr>
        <w:t>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57142A" w:rsidRPr="00641BBE">
        <w:rPr>
          <w:rFonts w:ascii="Times New Roman" w:hAnsi="Times New Roman" w:cs="Times New Roman"/>
          <w:sz w:val="24"/>
          <w:szCs w:val="24"/>
        </w:rPr>
        <w:t>Whil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15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1A653E">
        <w:rPr>
          <w:rFonts w:ascii="Times New Roman" w:hAnsi="Times New Roman" w:cs="Times New Roman"/>
          <w:sz w:val="24"/>
          <w:szCs w:val="24"/>
        </w:rPr>
        <w:t xml:space="preserve">emotional </w:t>
      </w:r>
      <w:r w:rsidR="003857B5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u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nalysis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ossi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res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ea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15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ppeal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elect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vertisement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dditi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amp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articipan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nsider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resear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roje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er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ase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Londo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hich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inanci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hu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untry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i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doe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724423"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ategoricall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ffec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utcom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studies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Howev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autio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mus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pplied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a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finding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migh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no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b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ransfer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o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art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countr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ther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part</w:t>
      </w:r>
      <w:r w:rsidR="001A653E">
        <w:rPr>
          <w:rFonts w:ascii="Times New Roman" w:hAnsi="Times New Roman" w:cs="Times New Roman"/>
          <w:sz w:val="24"/>
          <w:szCs w:val="24"/>
        </w:rPr>
        <w:t>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th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3857B5" w:rsidRPr="00641BBE">
        <w:rPr>
          <w:rFonts w:ascii="Times New Roman" w:hAnsi="Times New Roman" w:cs="Times New Roman"/>
          <w:sz w:val="24"/>
          <w:szCs w:val="24"/>
        </w:rPr>
        <w:t>world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D5B41E" w14:textId="77777777" w:rsidR="0063140C" w:rsidRPr="009B2CC5" w:rsidRDefault="0063140C" w:rsidP="0063140C">
      <w:bookmarkStart w:id="0" w:name="Editing"/>
      <w:bookmarkEnd w:id="0"/>
    </w:p>
    <w:p w14:paraId="072E5CC6" w14:textId="47362E3A" w:rsidR="003857B5" w:rsidRPr="00CE63B1" w:rsidRDefault="003857B5" w:rsidP="009B2CC5">
      <w:pPr>
        <w:pStyle w:val="Heading1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CE63B1">
        <w:rPr>
          <w:rFonts w:ascii="Times New Roman" w:hAnsi="Times New Roman" w:cs="Times New Roman"/>
          <w:b/>
          <w:color w:val="auto"/>
          <w:sz w:val="24"/>
          <w:szCs w:val="24"/>
        </w:rPr>
        <w:t>Reference</w:t>
      </w:r>
      <w:r w:rsidR="00CE63B1" w:rsidRPr="00CE63B1"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</w:p>
    <w:p w14:paraId="18A9C916" w14:textId="77777777" w:rsidR="009B2CC5" w:rsidRPr="009B2CC5" w:rsidRDefault="009B2CC5" w:rsidP="009B2CC5"/>
    <w:p w14:paraId="44940A76" w14:textId="4EF1334C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Akbari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5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Differ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271DF4">
        <w:rPr>
          <w:rFonts w:ascii="Times New Roman" w:hAnsi="Times New Roman" w:cs="Times New Roman"/>
          <w:sz w:val="24"/>
          <w:szCs w:val="24"/>
        </w:rPr>
        <w:t>i</w:t>
      </w:r>
      <w:r w:rsidRPr="00325F92">
        <w:rPr>
          <w:rFonts w:ascii="Times New Roman" w:hAnsi="Times New Roman" w:cs="Times New Roman"/>
          <w:sz w:val="24"/>
          <w:szCs w:val="24"/>
        </w:rPr>
        <w:t>mpac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271DF4">
        <w:rPr>
          <w:rFonts w:ascii="Times New Roman" w:hAnsi="Times New Roman" w:cs="Times New Roman"/>
          <w:sz w:val="24"/>
          <w:szCs w:val="24"/>
        </w:rPr>
        <w:t>a</w:t>
      </w:r>
      <w:r w:rsidRPr="00325F92">
        <w:rPr>
          <w:rFonts w:ascii="Times New Roman" w:hAnsi="Times New Roman" w:cs="Times New Roman"/>
          <w:sz w:val="24"/>
          <w:szCs w:val="24"/>
        </w:rPr>
        <w:t>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271DF4">
        <w:rPr>
          <w:rFonts w:ascii="Times New Roman" w:hAnsi="Times New Roman" w:cs="Times New Roman"/>
          <w:sz w:val="24"/>
          <w:szCs w:val="24"/>
        </w:rPr>
        <w:t>a</w:t>
      </w:r>
      <w:r w:rsidRPr="00325F92">
        <w:rPr>
          <w:rFonts w:ascii="Times New Roman" w:hAnsi="Times New Roman" w:cs="Times New Roman"/>
          <w:sz w:val="24"/>
          <w:szCs w:val="24"/>
        </w:rPr>
        <w:t>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271DF4">
        <w:rPr>
          <w:rFonts w:ascii="Times New Roman" w:hAnsi="Times New Roman" w:cs="Times New Roman"/>
          <w:sz w:val="24"/>
          <w:szCs w:val="24"/>
        </w:rPr>
        <w:t>a</w:t>
      </w:r>
      <w:r w:rsidRPr="00325F92">
        <w:rPr>
          <w:rFonts w:ascii="Times New Roman" w:hAnsi="Times New Roman" w:cs="Times New Roman"/>
          <w:sz w:val="24"/>
          <w:szCs w:val="24"/>
        </w:rPr>
        <w:t>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271DF4">
        <w:rPr>
          <w:rFonts w:ascii="Times New Roman" w:hAnsi="Times New Roman" w:cs="Times New Roman"/>
          <w:sz w:val="24"/>
          <w:szCs w:val="24"/>
        </w:rPr>
        <w:t>a</w:t>
      </w:r>
      <w:r w:rsidRPr="00325F92">
        <w:rPr>
          <w:rFonts w:ascii="Times New Roman" w:hAnsi="Times New Roman" w:cs="Times New Roman"/>
          <w:sz w:val="24"/>
          <w:szCs w:val="24"/>
        </w:rPr>
        <w:t>ttitud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271DF4">
        <w:rPr>
          <w:rFonts w:ascii="Times New Roman" w:hAnsi="Times New Roman" w:cs="Times New Roman"/>
          <w:sz w:val="24"/>
          <w:szCs w:val="24"/>
        </w:rPr>
        <w:t>h</w:t>
      </w:r>
      <w:r w:rsidRPr="00325F92">
        <w:rPr>
          <w:rFonts w:ascii="Times New Roman" w:hAnsi="Times New Roman" w:cs="Times New Roman"/>
          <w:sz w:val="24"/>
          <w:szCs w:val="24"/>
        </w:rPr>
        <w:t>ig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271DF4">
        <w:rPr>
          <w:rFonts w:ascii="Times New Roman" w:hAnsi="Times New Roman" w:cs="Times New Roman"/>
          <w:sz w:val="24"/>
          <w:szCs w:val="24"/>
        </w:rPr>
        <w:t>l</w:t>
      </w:r>
      <w:r w:rsidRPr="00325F92">
        <w:rPr>
          <w:rFonts w:ascii="Times New Roman" w:hAnsi="Times New Roman" w:cs="Times New Roman"/>
          <w:sz w:val="24"/>
          <w:szCs w:val="24"/>
        </w:rPr>
        <w:t>ow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271DF4">
        <w:rPr>
          <w:rFonts w:ascii="Times New Roman" w:hAnsi="Times New Roman" w:cs="Times New Roman"/>
          <w:sz w:val="24"/>
          <w:szCs w:val="24"/>
        </w:rPr>
        <w:t>i</w:t>
      </w:r>
      <w:r w:rsidRPr="00325F92">
        <w:rPr>
          <w:rFonts w:ascii="Times New Roman" w:hAnsi="Times New Roman" w:cs="Times New Roman"/>
          <w:sz w:val="24"/>
          <w:szCs w:val="24"/>
        </w:rPr>
        <w:t>nvolvem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271DF4">
        <w:rPr>
          <w:rFonts w:ascii="Times New Roman" w:hAnsi="Times New Roman" w:cs="Times New Roman"/>
          <w:sz w:val="24"/>
          <w:szCs w:val="24"/>
        </w:rPr>
        <w:t>p</w:t>
      </w:r>
      <w:r w:rsidRPr="00325F92">
        <w:rPr>
          <w:rFonts w:ascii="Times New Roman" w:hAnsi="Times New Roman" w:cs="Times New Roman"/>
          <w:sz w:val="24"/>
          <w:szCs w:val="24"/>
        </w:rPr>
        <w:t>roduct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Glob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usines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view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6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o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78-493.</w:t>
      </w:r>
    </w:p>
    <w:p w14:paraId="7E6236EB" w14:textId="56BECEC9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Albers-Miller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.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tafford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R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9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Interna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xamina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aria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ppe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xperient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tilitaria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Service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3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o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/5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90-406.</w:t>
      </w:r>
    </w:p>
    <w:p w14:paraId="18E1BE59" w14:textId="01098D10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lastRenderedPageBreak/>
        <w:t>Anderse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.H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Kumar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Emotion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rus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lationship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evelopm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us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lationships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ceptu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ode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uyer–sell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yad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dustri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41BBE">
        <w:rPr>
          <w:rFonts w:ascii="Times New Roman" w:hAnsi="Times New Roman" w:cs="Times New Roman"/>
          <w:i/>
          <w:sz w:val="24"/>
          <w:szCs w:val="24"/>
        </w:rPr>
        <w:t>M</w:t>
      </w:r>
      <w:r w:rsidRPr="00325F92">
        <w:rPr>
          <w:rFonts w:ascii="Times New Roman" w:hAnsi="Times New Roman" w:cs="Times New Roman"/>
          <w:i/>
          <w:sz w:val="24"/>
          <w:szCs w:val="24"/>
        </w:rPr>
        <w:t>arket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41BBE">
        <w:rPr>
          <w:rFonts w:ascii="Times New Roman" w:hAnsi="Times New Roman" w:cs="Times New Roman"/>
          <w:i/>
          <w:sz w:val="24"/>
          <w:szCs w:val="24"/>
        </w:rPr>
        <w:t>M</w:t>
      </w:r>
      <w:r w:rsidRPr="00325F92">
        <w:rPr>
          <w:rFonts w:ascii="Times New Roman" w:hAnsi="Times New Roman" w:cs="Times New Roman"/>
          <w:i/>
          <w:sz w:val="24"/>
          <w:szCs w:val="24"/>
        </w:rPr>
        <w:t>anagement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5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22-535.</w:t>
      </w:r>
    </w:p>
    <w:p w14:paraId="2750223E" w14:textId="66753D28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Ballantyne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itke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7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Brand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2B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rkets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sigh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rom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-domina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logic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rket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usines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&amp;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dustri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2</w:t>
      </w:r>
      <w:r w:rsidR="00641BBE">
        <w:rPr>
          <w:rFonts w:ascii="Times New Roman" w:hAnsi="Times New Roman" w:cs="Times New Roman"/>
          <w:sz w:val="24"/>
          <w:szCs w:val="24"/>
        </w:rPr>
        <w:t xml:space="preserve"> No. </w:t>
      </w:r>
      <w:r w:rsidRPr="00325F92">
        <w:rPr>
          <w:rFonts w:ascii="Times New Roman" w:hAnsi="Times New Roman" w:cs="Times New Roman"/>
          <w:sz w:val="24"/>
          <w:szCs w:val="24"/>
        </w:rPr>
        <w:t>6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63-371.</w:t>
      </w:r>
    </w:p>
    <w:p w14:paraId="483E6A0F" w14:textId="509AF363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25F92">
        <w:rPr>
          <w:rFonts w:ascii="Times New Roman" w:hAnsi="Times New Roman" w:cs="Times New Roman"/>
          <w:sz w:val="24"/>
          <w:szCs w:val="24"/>
        </w:rPr>
        <w:t>Batra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ay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8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ffect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spons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diat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cceptan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nsumer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3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34-249.</w:t>
      </w:r>
      <w:proofErr w:type="gramEnd"/>
    </w:p>
    <w:p w14:paraId="1D778A82" w14:textId="5BDAF6AF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Belch,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.E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el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3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t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alys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tud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elebrit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ndorser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gazin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2</w:t>
      </w:r>
      <w:r w:rsidR="0090380A">
        <w:rPr>
          <w:rFonts w:ascii="Museo Sans" w:hAnsi="Museo Sans" w:cs="Arial"/>
          <w:sz w:val="21"/>
          <w:szCs w:val="21"/>
        </w:rPr>
        <w:t xml:space="preserve"> </w:t>
      </w:r>
      <w:r w:rsidRPr="00325F92">
        <w:rPr>
          <w:rFonts w:ascii="Museo Sans" w:hAnsi="Museo Sans" w:cs="Arial"/>
          <w:sz w:val="21"/>
          <w:szCs w:val="21"/>
        </w:rPr>
        <w:t>No.</w:t>
      </w:r>
      <w:r w:rsidR="0090380A">
        <w:rPr>
          <w:rFonts w:ascii="Museo Sans" w:hAnsi="Museo Sans" w:cs="Arial"/>
          <w:sz w:val="21"/>
          <w:szCs w:val="21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69-389.</w:t>
      </w:r>
    </w:p>
    <w:p w14:paraId="16FC7478" w14:textId="787CDE2D" w:rsidR="00486F2A" w:rsidRPr="00641BBE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641BBE">
        <w:rPr>
          <w:rFonts w:ascii="Times New Roman" w:hAnsi="Times New Roman" w:cs="Times New Roman"/>
          <w:sz w:val="24"/>
          <w:szCs w:val="24"/>
        </w:rPr>
        <w:t>Brennan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.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anning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c</w:t>
      </w:r>
      <w:r w:rsidR="00641BBE">
        <w:rPr>
          <w:rFonts w:ascii="Times New Roman" w:hAnsi="Times New Roman" w:cs="Times New Roman"/>
          <w:sz w:val="24"/>
          <w:szCs w:val="24"/>
        </w:rPr>
        <w:t>D</w:t>
      </w:r>
      <w:r w:rsidRPr="00641BBE">
        <w:rPr>
          <w:rFonts w:ascii="Times New Roman" w:hAnsi="Times New Roman" w:cs="Times New Roman"/>
          <w:sz w:val="24"/>
          <w:szCs w:val="24"/>
        </w:rPr>
        <w:t>owell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14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Business-to-</w:t>
      </w:r>
      <w:r w:rsidR="00641BBE">
        <w:rPr>
          <w:rFonts w:ascii="Times New Roman" w:hAnsi="Times New Roman" w:cs="Times New Roman"/>
          <w:i/>
          <w:sz w:val="24"/>
          <w:szCs w:val="24"/>
        </w:rPr>
        <w:t>B</w:t>
      </w:r>
      <w:r w:rsidRPr="0095150B">
        <w:rPr>
          <w:rFonts w:ascii="Times New Roman" w:hAnsi="Times New Roman" w:cs="Times New Roman"/>
          <w:i/>
          <w:sz w:val="24"/>
          <w:szCs w:val="24"/>
        </w:rPr>
        <w:t>usiness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Marketing</w:t>
      </w:r>
      <w:r w:rsid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3r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d.</w:t>
      </w:r>
      <w:r w:rsid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641BBE" w:rsidRPr="00641BBE">
        <w:rPr>
          <w:rFonts w:ascii="Times New Roman" w:hAnsi="Times New Roman" w:cs="Times New Roman"/>
          <w:sz w:val="24"/>
          <w:szCs w:val="24"/>
        </w:rPr>
        <w:t>Sage</w:t>
      </w:r>
      <w:r w:rsidR="00641BBE">
        <w:rPr>
          <w:rFonts w:ascii="Times New Roman" w:hAnsi="Times New Roman" w:cs="Times New Roman"/>
          <w:sz w:val="24"/>
          <w:szCs w:val="24"/>
        </w:rPr>
        <w:t>,</w:t>
      </w:r>
      <w:r w:rsidR="00641BBE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London</w:t>
      </w:r>
      <w:r w:rsidR="00641BBE">
        <w:rPr>
          <w:rFonts w:ascii="Times New Roman" w:hAnsi="Times New Roman" w:cs="Times New Roman"/>
          <w:sz w:val="24"/>
          <w:szCs w:val="24"/>
        </w:rPr>
        <w:t xml:space="preserve"> /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Thous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aks</w:t>
      </w:r>
      <w:r w:rsidR="00641BBE">
        <w:rPr>
          <w:rFonts w:ascii="Times New Roman" w:hAnsi="Times New Roman" w:cs="Times New Roman"/>
          <w:sz w:val="24"/>
          <w:szCs w:val="24"/>
        </w:rPr>
        <w:t>, CA</w:t>
      </w:r>
      <w:r w:rsidRPr="00641BBE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6E0CE6A0" w14:textId="5D064E35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Broderick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Jogi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arry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3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Tickl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ink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p</w:t>
      </w:r>
      <w:r w:rsidR="00641BBE">
        <w:rPr>
          <w:rFonts w:ascii="Times New Roman" w:hAnsi="Times New Roman" w:cs="Times New Roman"/>
          <w:sz w:val="24"/>
          <w:szCs w:val="24"/>
        </w:rPr>
        <w:t>e</w:t>
      </w:r>
      <w:r w:rsidRPr="00325F92">
        <w:rPr>
          <w:rFonts w:ascii="Times New Roman" w:hAnsi="Times New Roman" w:cs="Times New Roman"/>
          <w:sz w:val="24"/>
          <w:szCs w:val="24"/>
        </w:rPr>
        <w:t>rs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m</w:t>
      </w:r>
      <w:r w:rsidRPr="00325F92">
        <w:rPr>
          <w:rFonts w:ascii="Times New Roman" w:hAnsi="Times New Roman" w:cs="Times New Roman"/>
          <w:sz w:val="24"/>
          <w:szCs w:val="24"/>
        </w:rPr>
        <w:t>ean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c</w:t>
      </w:r>
      <w:r w:rsidRPr="00325F92">
        <w:rPr>
          <w:rFonts w:ascii="Times New Roman" w:hAnsi="Times New Roman" w:cs="Times New Roman"/>
          <w:sz w:val="24"/>
          <w:szCs w:val="24"/>
        </w:rPr>
        <w:t>au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r</w:t>
      </w:r>
      <w:r w:rsidRPr="00325F92">
        <w:rPr>
          <w:rFonts w:ascii="Times New Roman" w:hAnsi="Times New Roman" w:cs="Times New Roman"/>
          <w:sz w:val="24"/>
          <w:szCs w:val="24"/>
        </w:rPr>
        <w:t>elat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m</w:t>
      </w:r>
      <w:r w:rsidRPr="00325F92">
        <w:rPr>
          <w:rFonts w:ascii="Times New Roman" w:hAnsi="Times New Roman" w:cs="Times New Roman"/>
          <w:sz w:val="24"/>
          <w:szCs w:val="24"/>
        </w:rPr>
        <w:t>arket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c</w:t>
      </w:r>
      <w:r w:rsidRPr="00325F92">
        <w:rPr>
          <w:rFonts w:ascii="Times New Roman" w:hAnsi="Times New Roman" w:cs="Times New Roman"/>
          <w:sz w:val="24"/>
          <w:szCs w:val="24"/>
        </w:rPr>
        <w:t>ustomer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nagement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9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83-610.</w:t>
      </w:r>
    </w:p>
    <w:p w14:paraId="77F2858B" w14:textId="5BBCB1A6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25F92">
        <w:rPr>
          <w:rFonts w:ascii="Times New Roman" w:hAnsi="Times New Roman" w:cs="Times New Roman"/>
          <w:sz w:val="24"/>
          <w:szCs w:val="24"/>
        </w:rPr>
        <w:t>Bülbül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Menon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0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ow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0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69-180.</w:t>
      </w:r>
      <w:proofErr w:type="gramEnd"/>
    </w:p>
    <w:p w14:paraId="2DFA0FD2" w14:textId="38EF3757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Clow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K.E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oy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P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ershey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L.B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Baack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1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t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alys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emen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usiness-relat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ournal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merica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ssociatio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2001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proceeding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merica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ssociatio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Educators'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nferenc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hicago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USA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200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merica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rket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ssociati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hicago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SA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99-405.</w:t>
      </w:r>
    </w:p>
    <w:p w14:paraId="6D3DBB89" w14:textId="69646BE4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Creswell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9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41BBE">
        <w:rPr>
          <w:rFonts w:ascii="Times New Roman" w:hAnsi="Times New Roman" w:cs="Times New Roman"/>
          <w:i/>
          <w:sz w:val="24"/>
          <w:szCs w:val="24"/>
        </w:rPr>
        <w:t>D</w:t>
      </w:r>
      <w:r w:rsidRPr="00325F92">
        <w:rPr>
          <w:rFonts w:ascii="Times New Roman" w:hAnsi="Times New Roman" w:cs="Times New Roman"/>
          <w:i/>
          <w:sz w:val="24"/>
          <w:szCs w:val="24"/>
        </w:rPr>
        <w:t>esign: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i/>
          <w:sz w:val="24"/>
          <w:szCs w:val="24"/>
        </w:rPr>
        <w:t>q</w:t>
      </w:r>
      <w:r w:rsidRPr="00325F92">
        <w:rPr>
          <w:rFonts w:ascii="Times New Roman" w:hAnsi="Times New Roman" w:cs="Times New Roman"/>
          <w:i/>
          <w:sz w:val="24"/>
          <w:szCs w:val="24"/>
        </w:rPr>
        <w:t>ualitative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i/>
          <w:sz w:val="24"/>
          <w:szCs w:val="24"/>
        </w:rPr>
        <w:t>q</w:t>
      </w:r>
      <w:r w:rsidRPr="00325F92">
        <w:rPr>
          <w:rFonts w:ascii="Times New Roman" w:hAnsi="Times New Roman" w:cs="Times New Roman"/>
          <w:i/>
          <w:sz w:val="24"/>
          <w:szCs w:val="24"/>
        </w:rPr>
        <w:t>uantitative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n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i/>
          <w:sz w:val="24"/>
          <w:szCs w:val="24"/>
        </w:rPr>
        <w:t>m</w:t>
      </w:r>
      <w:r w:rsidRPr="00325F92">
        <w:rPr>
          <w:rFonts w:ascii="Times New Roman" w:hAnsi="Times New Roman" w:cs="Times New Roman"/>
          <w:i/>
          <w:sz w:val="24"/>
          <w:szCs w:val="24"/>
        </w:rPr>
        <w:t>ixe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i/>
          <w:sz w:val="24"/>
          <w:szCs w:val="24"/>
        </w:rPr>
        <w:t>m</w:t>
      </w:r>
      <w:r w:rsidRPr="00325F92">
        <w:rPr>
          <w:rFonts w:ascii="Times New Roman" w:hAnsi="Times New Roman" w:cs="Times New Roman"/>
          <w:i/>
          <w:sz w:val="24"/>
          <w:szCs w:val="24"/>
        </w:rPr>
        <w:t>ethod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i/>
          <w:sz w:val="24"/>
          <w:szCs w:val="24"/>
        </w:rPr>
        <w:t>a</w:t>
      </w:r>
      <w:r w:rsidRPr="00325F92">
        <w:rPr>
          <w:rFonts w:ascii="Times New Roman" w:hAnsi="Times New Roman" w:cs="Times New Roman"/>
          <w:i/>
          <w:sz w:val="24"/>
          <w:szCs w:val="24"/>
        </w:rPr>
        <w:t>pproaches</w:t>
      </w:r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t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d</w:t>
      </w:r>
      <w:r w:rsidR="00506228">
        <w:rPr>
          <w:rFonts w:ascii="Times New Roman" w:hAnsi="Times New Roman" w:cs="Times New Roman"/>
          <w:sz w:val="24"/>
          <w:szCs w:val="24"/>
        </w:rPr>
        <w:t>.</w:t>
      </w:r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age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ous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aks</w:t>
      </w:r>
      <w:r w:rsidR="00641BBE">
        <w:rPr>
          <w:rFonts w:ascii="Times New Roman" w:hAnsi="Times New Roman" w:cs="Times New Roman"/>
          <w:sz w:val="24"/>
          <w:szCs w:val="24"/>
        </w:rPr>
        <w:t>, CA</w:t>
      </w:r>
      <w:r w:rsidRPr="00325F92">
        <w:rPr>
          <w:rFonts w:ascii="Times New Roman" w:hAnsi="Times New Roman" w:cs="Times New Roman"/>
          <w:sz w:val="24"/>
          <w:szCs w:val="24"/>
        </w:rPr>
        <w:t>.</w:t>
      </w:r>
    </w:p>
    <w:p w14:paraId="74506536" w14:textId="3A9F4133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lastRenderedPageBreak/>
        <w:t>Cridland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</w:t>
      </w:r>
      <w:r w:rsidR="00641BBE">
        <w:rPr>
          <w:rFonts w:ascii="Times New Roman" w:hAnsi="Times New Roman" w:cs="Times New Roman"/>
          <w:sz w:val="24"/>
          <w:szCs w:val="24"/>
        </w:rPr>
        <w:t>2002</w:t>
      </w:r>
      <w:r w:rsidRPr="00325F92">
        <w:rPr>
          <w:rFonts w:ascii="Times New Roman" w:hAnsi="Times New Roman" w:cs="Times New Roman"/>
          <w:sz w:val="24"/>
          <w:szCs w:val="24"/>
        </w:rPr>
        <w:t>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Newspaper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K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a</w:t>
      </w:r>
      <w:r w:rsidRPr="00325F92">
        <w:rPr>
          <w:rFonts w:ascii="Times New Roman" w:hAnsi="Times New Roman" w:cs="Times New Roman"/>
          <w:sz w:val="24"/>
          <w:szCs w:val="24"/>
        </w:rPr>
        <w:t>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troduction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641BBE" w:rsidRPr="00955C9D">
        <w:rPr>
          <w:rFonts w:ascii="Times New Roman" w:hAnsi="Times New Roman" w:cs="Times New Roman"/>
          <w:i/>
          <w:sz w:val="24"/>
          <w:szCs w:val="24"/>
        </w:rPr>
        <w:t>Media.info</w:t>
      </w:r>
      <w:r w:rsidR="00641BBE">
        <w:rPr>
          <w:rFonts w:ascii="Times New Roman" w:hAnsi="Times New Roman" w:cs="Times New Roman"/>
          <w:sz w:val="24"/>
          <w:szCs w:val="24"/>
        </w:rPr>
        <w:t xml:space="preserve">, </w:t>
      </w:r>
      <w:r w:rsidR="00641BBE" w:rsidRPr="00641BBE">
        <w:rPr>
          <w:rFonts w:ascii="Times New Roman" w:hAnsi="Times New Roman" w:cs="Times New Roman"/>
          <w:sz w:val="24"/>
          <w:szCs w:val="24"/>
        </w:rPr>
        <w:t>March 24</w:t>
      </w:r>
      <w:r w:rsidR="00641BBE">
        <w:rPr>
          <w:rFonts w:ascii="Times New Roman" w:hAnsi="Times New Roman" w:cs="Times New Roman"/>
          <w:sz w:val="24"/>
          <w:szCs w:val="24"/>
        </w:rPr>
        <w:t xml:space="preserve">, Online, </w:t>
      </w:r>
      <w:r w:rsidRPr="00325F92">
        <w:rPr>
          <w:rFonts w:ascii="Times New Roman" w:hAnsi="Times New Roman" w:cs="Times New Roman"/>
          <w:sz w:val="24"/>
          <w:szCs w:val="24"/>
        </w:rPr>
        <w:t>availabl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hyperlink r:id="rId7" w:history="1">
        <w:r w:rsidRPr="00325F92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://www.isabelperez.com/module4_tesis/pages/Newspapers%20in%20the%20UK%20An%20introduction.htm</w:t>
        </w:r>
      </w:hyperlink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access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9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anuar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017).</w:t>
      </w:r>
    </w:p>
    <w:p w14:paraId="1A74831C" w14:textId="4C8BFA4C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Crou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c</w:t>
      </w:r>
      <w:r w:rsidR="005F7D2D">
        <w:rPr>
          <w:rFonts w:ascii="Times New Roman" w:hAnsi="Times New Roman" w:cs="Times New Roman"/>
          <w:sz w:val="24"/>
          <w:szCs w:val="24"/>
        </w:rPr>
        <w:t>K</w:t>
      </w:r>
      <w:r w:rsidRPr="00325F92">
        <w:rPr>
          <w:rFonts w:ascii="Times New Roman" w:hAnsi="Times New Roman" w:cs="Times New Roman"/>
          <w:sz w:val="24"/>
          <w:szCs w:val="24"/>
        </w:rPr>
        <w:t>enzie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logic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mal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ampl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terview-bas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qualitat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search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Soci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Scienc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formati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5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83-499.</w:t>
      </w:r>
    </w:p>
    <w:p w14:paraId="02D68A10" w14:textId="6E92DAEC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Culkin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mit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0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usiness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uid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nderstand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otivation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mal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us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ecis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aker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Qualitativ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: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45-157.</w:t>
      </w:r>
    </w:p>
    <w:p w14:paraId="7B7B46D3" w14:textId="25E08953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Czarnecka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van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3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Wisdom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a</w:t>
      </w:r>
      <w:r w:rsidRPr="00325F92">
        <w:rPr>
          <w:rFonts w:ascii="Times New Roman" w:hAnsi="Times New Roman" w:cs="Times New Roman"/>
          <w:sz w:val="24"/>
          <w:szCs w:val="24"/>
        </w:rPr>
        <w:t>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K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f</w:t>
      </w:r>
      <w:r w:rsidRPr="00325F92">
        <w:rPr>
          <w:rFonts w:ascii="Times New Roman" w:hAnsi="Times New Roman" w:cs="Times New Roman"/>
          <w:sz w:val="24"/>
          <w:szCs w:val="24"/>
        </w:rPr>
        <w:t>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s</w:t>
      </w:r>
      <w:r w:rsidRPr="00325F92">
        <w:rPr>
          <w:rFonts w:ascii="Times New Roman" w:hAnsi="Times New Roman" w:cs="Times New Roman"/>
          <w:sz w:val="24"/>
          <w:szCs w:val="24"/>
        </w:rPr>
        <w:t>ervi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sz w:val="24"/>
          <w:szCs w:val="24"/>
        </w:rPr>
        <w:t>a</w:t>
      </w:r>
      <w:r w:rsidRPr="00325F92">
        <w:rPr>
          <w:rFonts w:ascii="Times New Roman" w:hAnsi="Times New Roman" w:cs="Times New Roman"/>
          <w:sz w:val="24"/>
          <w:szCs w:val="24"/>
        </w:rPr>
        <w:t>dvertis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Promotio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nagement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9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18-434.</w:t>
      </w:r>
      <w:proofErr w:type="gramEnd"/>
    </w:p>
    <w:p w14:paraId="435903A4" w14:textId="310E01BD" w:rsidR="00486F2A" w:rsidRPr="00641BBE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1BBE">
        <w:rPr>
          <w:rFonts w:ascii="Times New Roman" w:hAnsi="Times New Roman" w:cs="Times New Roman"/>
          <w:sz w:val="24"/>
          <w:szCs w:val="24"/>
        </w:rPr>
        <w:t>Dash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M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Belgaonkar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12)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"Comparativ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ffectiveness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of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Radio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Pri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Web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dvertising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vailable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SSRN: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http://ssrn.com/abstract=2190083</w:t>
      </w:r>
      <w:r w:rsidR="00686162">
        <w:rPr>
          <w:rFonts w:ascii="Times New Roman" w:hAnsi="Times New Roman" w:cs="Times New Roman"/>
          <w:sz w:val="24"/>
          <w:szCs w:val="24"/>
        </w:rPr>
        <w:t>.</w:t>
      </w:r>
    </w:p>
    <w:p w14:paraId="48ED8637" w14:textId="4381A4DD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D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Pelsmacker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Geuens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7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forma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u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elgia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gazin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ement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6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23-147.</w:t>
      </w:r>
    </w:p>
    <w:p w14:paraId="5B42CB70" w14:textId="48BD4E38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Elliott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Wattanasuwan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K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8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Brand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ymbolic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sour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struc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dentity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7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31-144.</w:t>
      </w:r>
      <w:proofErr w:type="gramEnd"/>
    </w:p>
    <w:p w14:paraId="2C837143" w14:textId="1A6E9370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Fleck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ichel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Zeitoun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4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Br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ersonifica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roug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pokespeople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xplorator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tud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rdinar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ployee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EO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elebriti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eatur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Psychology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&amp;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1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84-92</w:t>
      </w:r>
    </w:p>
    <w:p w14:paraId="499CEE8E" w14:textId="11C247B8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Folse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A.G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urt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Netemeyer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.G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3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Defend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rands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ffec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25F92">
        <w:rPr>
          <w:rFonts w:ascii="Times New Roman" w:hAnsi="Times New Roman" w:cs="Times New Roman"/>
          <w:sz w:val="24"/>
          <w:szCs w:val="24"/>
        </w:rPr>
        <w:t>alignment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spokescharacter</w:t>
      </w:r>
      <w:proofErr w:type="spell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ersonalit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rai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rporat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ransgression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r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rus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titude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2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31-342.</w:t>
      </w:r>
    </w:p>
    <w:p w14:paraId="2478A7E9" w14:textId="2CBDE32D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Fowles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8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dvertising’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ftee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asic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ppeal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Petracca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Sorapure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Ed</w:t>
      </w:r>
      <w:r w:rsidR="00686162">
        <w:rPr>
          <w:rFonts w:ascii="Times New Roman" w:hAnsi="Times New Roman" w:cs="Times New Roman"/>
          <w:sz w:val="24"/>
          <w:szCs w:val="24"/>
        </w:rPr>
        <w:t>s</w:t>
      </w:r>
      <w:r w:rsidRPr="00325F92">
        <w:rPr>
          <w:rFonts w:ascii="Times New Roman" w:hAnsi="Times New Roman" w:cs="Times New Roman"/>
          <w:sz w:val="24"/>
          <w:szCs w:val="24"/>
        </w:rPr>
        <w:t>.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mmo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86162">
        <w:rPr>
          <w:rFonts w:ascii="Times New Roman" w:hAnsi="Times New Roman" w:cs="Times New Roman"/>
          <w:i/>
          <w:sz w:val="24"/>
          <w:szCs w:val="24"/>
        </w:rPr>
        <w:t>C</w:t>
      </w:r>
      <w:r w:rsidRPr="00325F92">
        <w:rPr>
          <w:rFonts w:ascii="Times New Roman" w:hAnsi="Times New Roman" w:cs="Times New Roman"/>
          <w:i/>
          <w:sz w:val="24"/>
          <w:szCs w:val="24"/>
        </w:rPr>
        <w:t>ulture: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86162">
        <w:rPr>
          <w:rFonts w:ascii="Times New Roman" w:hAnsi="Times New Roman" w:cs="Times New Roman"/>
          <w:i/>
          <w:sz w:val="24"/>
          <w:szCs w:val="24"/>
        </w:rPr>
        <w:t>r</w:t>
      </w:r>
      <w:r w:rsidRPr="00325F92">
        <w:rPr>
          <w:rFonts w:ascii="Times New Roman" w:hAnsi="Times New Roman" w:cs="Times New Roman"/>
          <w:i/>
          <w:sz w:val="24"/>
          <w:szCs w:val="24"/>
        </w:rPr>
        <w:t>ead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n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i/>
          <w:sz w:val="24"/>
          <w:szCs w:val="24"/>
        </w:rPr>
        <w:t>w</w:t>
      </w:r>
      <w:r w:rsidRPr="00325F92">
        <w:rPr>
          <w:rFonts w:ascii="Times New Roman" w:hAnsi="Times New Roman" w:cs="Times New Roman"/>
          <w:i/>
          <w:sz w:val="24"/>
          <w:szCs w:val="24"/>
        </w:rPr>
        <w:t>rit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bout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merica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i/>
          <w:sz w:val="24"/>
          <w:szCs w:val="24"/>
        </w:rPr>
        <w:t>p</w:t>
      </w:r>
      <w:r w:rsidRPr="00325F92">
        <w:rPr>
          <w:rFonts w:ascii="Times New Roman" w:hAnsi="Times New Roman" w:cs="Times New Roman"/>
          <w:i/>
          <w:sz w:val="24"/>
          <w:szCs w:val="24"/>
        </w:rPr>
        <w:t>opular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06228">
        <w:rPr>
          <w:rFonts w:ascii="Times New Roman" w:hAnsi="Times New Roman" w:cs="Times New Roman"/>
          <w:i/>
          <w:sz w:val="24"/>
          <w:szCs w:val="24"/>
        </w:rPr>
        <w:t>c</w:t>
      </w:r>
      <w:r w:rsidRPr="00325F92">
        <w:rPr>
          <w:rFonts w:ascii="Times New Roman" w:hAnsi="Times New Roman" w:cs="Times New Roman"/>
          <w:i/>
          <w:sz w:val="24"/>
          <w:szCs w:val="24"/>
        </w:rPr>
        <w:t>ulture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renti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all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pp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addl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iver</w:t>
      </w:r>
      <w:r w:rsidR="00686162">
        <w:rPr>
          <w:rFonts w:ascii="Times New Roman" w:hAnsi="Times New Roman" w:cs="Times New Roman"/>
          <w:sz w:val="24"/>
          <w:szCs w:val="24"/>
        </w:rPr>
        <w:t>, CA</w:t>
      </w:r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73-76.</w:t>
      </w:r>
    </w:p>
    <w:p w14:paraId="03414557" w14:textId="07EC4790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lastRenderedPageBreak/>
        <w:t>Harris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3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Understand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ehaviou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sumers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searc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genda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Financi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Service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8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6-9.</w:t>
      </w:r>
    </w:p>
    <w:p w14:paraId="7A0DDEDD" w14:textId="33576224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Heat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.G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air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.C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Bottomley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.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9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How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FB7D32">
        <w:rPr>
          <w:rFonts w:ascii="Times New Roman" w:hAnsi="Times New Roman" w:cs="Times New Roman"/>
          <w:sz w:val="24"/>
          <w:szCs w:val="24"/>
        </w:rPr>
        <w:t>e</w:t>
      </w:r>
      <w:r w:rsidRPr="00325F92">
        <w:rPr>
          <w:rFonts w:ascii="Times New Roman" w:hAnsi="Times New Roman" w:cs="Times New Roman"/>
          <w:sz w:val="24"/>
          <w:szCs w:val="24"/>
        </w:rPr>
        <w:t>ffect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FB7D32">
        <w:rPr>
          <w:rFonts w:ascii="Times New Roman" w:hAnsi="Times New Roman" w:cs="Times New Roman"/>
          <w:sz w:val="24"/>
          <w:szCs w:val="24"/>
        </w:rPr>
        <w:t>c</w:t>
      </w:r>
      <w:r w:rsidRPr="00325F92">
        <w:rPr>
          <w:rFonts w:ascii="Times New Roman" w:hAnsi="Times New Roman" w:cs="Times New Roman"/>
          <w:sz w:val="24"/>
          <w:szCs w:val="24"/>
        </w:rPr>
        <w:t>reativity?</w:t>
      </w:r>
      <w:proofErr w:type="gramStart"/>
      <w:r w:rsidRPr="00325F92">
        <w:rPr>
          <w:rFonts w:ascii="Times New Roman" w:hAnsi="Times New Roman" w:cs="Times New Roman"/>
          <w:sz w:val="24"/>
          <w:szCs w:val="24"/>
        </w:rPr>
        <w:t>",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9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50-463.</w:t>
      </w:r>
    </w:p>
    <w:p w14:paraId="012BB057" w14:textId="623D25A6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Hetsroni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0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lationship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etwee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alu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sraeli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malles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pa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alysi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9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5-68.</w:t>
      </w:r>
    </w:p>
    <w:p w14:paraId="04189AF4" w14:textId="094BD720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Huhmann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.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hattacharyya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5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Do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utu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u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rovid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ecessar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vestm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formation?</w:t>
      </w:r>
      <w:proofErr w:type="gramStart"/>
      <w:r w:rsidRPr="00325F92">
        <w:rPr>
          <w:rFonts w:ascii="Times New Roman" w:hAnsi="Times New Roman" w:cs="Times New Roman"/>
          <w:sz w:val="24"/>
          <w:szCs w:val="24"/>
        </w:rPr>
        <w:t>",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ank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3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96-316.</w:t>
      </w:r>
    </w:p>
    <w:p w14:paraId="3EFD2F99" w14:textId="582A9CD5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Jame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.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Kover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.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2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D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veral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titud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war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ffec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volvem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it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pecific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ements?</w:t>
      </w:r>
      <w:proofErr w:type="gramStart"/>
      <w:r w:rsidRPr="00325F92">
        <w:rPr>
          <w:rFonts w:ascii="Times New Roman" w:hAnsi="Times New Roman" w:cs="Times New Roman"/>
          <w:sz w:val="24"/>
          <w:szCs w:val="24"/>
        </w:rPr>
        <w:t>",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2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78-83.</w:t>
      </w:r>
    </w:p>
    <w:p w14:paraId="01589C3C" w14:textId="6D696909" w:rsidR="0090380A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25F92">
        <w:rPr>
          <w:rFonts w:ascii="Times New Roman" w:hAnsi="Times New Roman" w:cs="Times New Roman"/>
          <w:sz w:val="24"/>
          <w:szCs w:val="24"/>
        </w:rPr>
        <w:t>Janssens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Pelsmacker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.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5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formative?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25F92">
        <w:rPr>
          <w:rFonts w:ascii="Times New Roman" w:hAnsi="Times New Roman" w:cs="Times New Roman"/>
          <w:sz w:val="24"/>
          <w:szCs w:val="24"/>
        </w:rPr>
        <w:t>Creat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oring?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ffective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iffer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yp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adi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mmercial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686162">
        <w:rPr>
          <w:rFonts w:ascii="Times New Roman" w:hAnsi="Times New Roman" w:cs="Times New Roman"/>
          <w:sz w:val="24"/>
          <w:szCs w:val="24"/>
        </w:rPr>
        <w:t xml:space="preserve">Vol. </w:t>
      </w:r>
      <w:r w:rsidRPr="00325F92">
        <w:rPr>
          <w:rFonts w:ascii="Times New Roman" w:hAnsi="Times New Roman" w:cs="Times New Roman"/>
          <w:sz w:val="24"/>
          <w:szCs w:val="24"/>
        </w:rPr>
        <w:t>24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73-394.</w:t>
      </w:r>
      <w:proofErr w:type="gramEnd"/>
    </w:p>
    <w:p w14:paraId="39C5421F" w14:textId="63131B08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Johns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S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eters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4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Consum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xiety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g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rms’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rus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uild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spon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risi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ank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2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6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15-533.</w:t>
      </w:r>
    </w:p>
    <w:p w14:paraId="5F86761A" w14:textId="29466B05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Jone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Smythe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3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forma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t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utu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u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ri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nsumer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ffair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7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2-41.</w:t>
      </w:r>
    </w:p>
    <w:p w14:paraId="3F3748A9" w14:textId="213D4FF6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Kinnear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.C.</w:t>
      </w:r>
      <w:r w:rsidR="0068616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ernhardt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K.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Krentler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K.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5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Principle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86162">
        <w:rPr>
          <w:rFonts w:ascii="Times New Roman" w:hAnsi="Times New Roman" w:cs="Times New Roman"/>
          <w:i/>
          <w:sz w:val="24"/>
          <w:szCs w:val="24"/>
        </w:rPr>
        <w:t>M</w:t>
      </w:r>
      <w:r w:rsidRPr="00325F92">
        <w:rPr>
          <w:rFonts w:ascii="Times New Roman" w:hAnsi="Times New Roman" w:cs="Times New Roman"/>
          <w:i/>
          <w:sz w:val="24"/>
          <w:szCs w:val="24"/>
        </w:rPr>
        <w:t>arketing</w:t>
      </w:r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arp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llin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ew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York.</w:t>
      </w:r>
      <w:proofErr w:type="gramEnd"/>
    </w:p>
    <w:p w14:paraId="46EB60FF" w14:textId="48315527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Kotler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.R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67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86162">
        <w:rPr>
          <w:rFonts w:ascii="Times New Roman" w:hAnsi="Times New Roman" w:cs="Times New Roman"/>
          <w:i/>
          <w:sz w:val="24"/>
          <w:szCs w:val="24"/>
        </w:rPr>
        <w:t>M</w:t>
      </w:r>
      <w:r w:rsidRPr="00325F92">
        <w:rPr>
          <w:rFonts w:ascii="Times New Roman" w:hAnsi="Times New Roman" w:cs="Times New Roman"/>
          <w:i/>
          <w:sz w:val="24"/>
          <w:szCs w:val="24"/>
        </w:rPr>
        <w:t>anagement: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B7D32">
        <w:rPr>
          <w:rFonts w:ascii="Times New Roman" w:hAnsi="Times New Roman" w:cs="Times New Roman"/>
          <w:i/>
          <w:sz w:val="24"/>
          <w:szCs w:val="24"/>
        </w:rPr>
        <w:t>a</w:t>
      </w:r>
      <w:r w:rsidRPr="00325F92">
        <w:rPr>
          <w:rFonts w:ascii="Times New Roman" w:hAnsi="Times New Roman" w:cs="Times New Roman"/>
          <w:i/>
          <w:sz w:val="24"/>
          <w:szCs w:val="24"/>
        </w:rPr>
        <w:t>nalysis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B7D32">
        <w:rPr>
          <w:rFonts w:ascii="Times New Roman" w:hAnsi="Times New Roman" w:cs="Times New Roman"/>
          <w:i/>
          <w:sz w:val="24"/>
          <w:szCs w:val="24"/>
        </w:rPr>
        <w:t>p</w:t>
      </w:r>
      <w:r w:rsidRPr="00325F92">
        <w:rPr>
          <w:rFonts w:ascii="Times New Roman" w:hAnsi="Times New Roman" w:cs="Times New Roman"/>
          <w:i/>
          <w:sz w:val="24"/>
          <w:szCs w:val="24"/>
        </w:rPr>
        <w:t>lann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n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B7D32">
        <w:rPr>
          <w:rFonts w:ascii="Times New Roman" w:hAnsi="Times New Roman" w:cs="Times New Roman"/>
          <w:i/>
          <w:sz w:val="24"/>
          <w:szCs w:val="24"/>
        </w:rPr>
        <w:t>c</w:t>
      </w:r>
      <w:r w:rsidRPr="00325F92">
        <w:rPr>
          <w:rFonts w:ascii="Times New Roman" w:hAnsi="Times New Roman" w:cs="Times New Roman"/>
          <w:i/>
          <w:sz w:val="24"/>
          <w:szCs w:val="24"/>
        </w:rPr>
        <w:t>ontrol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renti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all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nglewoo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liff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J.</w:t>
      </w:r>
    </w:p>
    <w:p w14:paraId="4EF4FC2A" w14:textId="279C94C5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Krippendorff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K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</w:t>
      </w:r>
      <w:r w:rsidR="00675306">
        <w:rPr>
          <w:rFonts w:ascii="Times New Roman" w:hAnsi="Times New Roman" w:cs="Times New Roman"/>
          <w:sz w:val="24"/>
          <w:szCs w:val="24"/>
        </w:rPr>
        <w:t>2004</w:t>
      </w:r>
      <w:r w:rsidRPr="00325F92">
        <w:rPr>
          <w:rFonts w:ascii="Times New Roman" w:hAnsi="Times New Roman" w:cs="Times New Roman"/>
          <w:sz w:val="24"/>
          <w:szCs w:val="24"/>
        </w:rPr>
        <w:t>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ntent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86162">
        <w:rPr>
          <w:rFonts w:ascii="Times New Roman" w:hAnsi="Times New Roman" w:cs="Times New Roman"/>
          <w:i/>
          <w:sz w:val="24"/>
          <w:szCs w:val="24"/>
        </w:rPr>
        <w:t>A</w:t>
      </w:r>
      <w:r w:rsidRPr="00325F92">
        <w:rPr>
          <w:rFonts w:ascii="Times New Roman" w:hAnsi="Times New Roman" w:cs="Times New Roman"/>
          <w:i/>
          <w:sz w:val="24"/>
          <w:szCs w:val="24"/>
        </w:rPr>
        <w:t>nalysis: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B7D32">
        <w:rPr>
          <w:rFonts w:ascii="Times New Roman" w:hAnsi="Times New Roman" w:cs="Times New Roman"/>
          <w:i/>
          <w:sz w:val="24"/>
          <w:szCs w:val="24"/>
        </w:rPr>
        <w:t>a</w:t>
      </w:r>
      <w:r w:rsidRPr="00325F92">
        <w:rPr>
          <w:rFonts w:ascii="Times New Roman" w:hAnsi="Times New Roman" w:cs="Times New Roman"/>
          <w:i/>
          <w:sz w:val="24"/>
          <w:szCs w:val="24"/>
        </w:rPr>
        <w:t>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B7D32">
        <w:rPr>
          <w:rFonts w:ascii="Times New Roman" w:hAnsi="Times New Roman" w:cs="Times New Roman"/>
          <w:i/>
          <w:sz w:val="24"/>
          <w:szCs w:val="24"/>
        </w:rPr>
        <w:t>i</w:t>
      </w:r>
      <w:r w:rsidRPr="00325F92">
        <w:rPr>
          <w:rFonts w:ascii="Times New Roman" w:hAnsi="Times New Roman" w:cs="Times New Roman"/>
          <w:i/>
          <w:sz w:val="24"/>
          <w:szCs w:val="24"/>
        </w:rPr>
        <w:t>ntroductio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to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B7D32">
        <w:rPr>
          <w:rFonts w:ascii="Times New Roman" w:hAnsi="Times New Roman" w:cs="Times New Roman"/>
          <w:i/>
          <w:sz w:val="24"/>
          <w:szCs w:val="24"/>
        </w:rPr>
        <w:t>i</w:t>
      </w:r>
      <w:r w:rsidRPr="00325F92">
        <w:rPr>
          <w:rFonts w:ascii="Times New Roman" w:hAnsi="Times New Roman" w:cs="Times New Roman"/>
          <w:i/>
          <w:sz w:val="24"/>
          <w:szCs w:val="24"/>
        </w:rPr>
        <w:t>t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B7D32">
        <w:rPr>
          <w:rFonts w:ascii="Times New Roman" w:hAnsi="Times New Roman" w:cs="Times New Roman"/>
          <w:i/>
          <w:sz w:val="24"/>
          <w:szCs w:val="24"/>
        </w:rPr>
        <w:t>m</w:t>
      </w:r>
      <w:r w:rsidRPr="00325F92">
        <w:rPr>
          <w:rFonts w:ascii="Times New Roman" w:hAnsi="Times New Roman" w:cs="Times New Roman"/>
          <w:i/>
          <w:sz w:val="24"/>
          <w:szCs w:val="24"/>
        </w:rPr>
        <w:t>ethodology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age</w:t>
      </w:r>
      <w:r w:rsidRPr="00325F92">
        <w:rPr>
          <w:rFonts w:ascii="Times New Roman" w:hAnsi="Times New Roman" w:cs="Times New Roman"/>
          <w:i/>
          <w:sz w:val="24"/>
          <w:szCs w:val="24"/>
        </w:rPr>
        <w:t>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ewbur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ark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99DF59C" w14:textId="60429BCF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lastRenderedPageBreak/>
        <w:t>Lee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hu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aylor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.E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1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trategic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spon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risis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piric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alys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efo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ur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risi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Service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5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50-164</w:t>
      </w:r>
    </w:p>
    <w:p w14:paraId="2BE41D9E" w14:textId="46B0B8E5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Lia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.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a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.H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7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sigh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mpac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tailer'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lationship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ffor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ustomers'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titud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behavioral</w:t>
      </w:r>
      <w:proofErr w:type="spell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tention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ank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5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36-366.</w:t>
      </w:r>
      <w:proofErr w:type="gramEnd"/>
    </w:p>
    <w:p w14:paraId="6950F5DC" w14:textId="6208D1E1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Licata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W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Chakraborty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9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ffec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take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atisfacti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witch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ru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loyalty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inanc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tudy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ank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7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52-269.</w:t>
      </w:r>
    </w:p>
    <w:p w14:paraId="61F4F35A" w14:textId="76603C59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Lincol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Y.S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Guba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.G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85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Naturalistic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86162">
        <w:rPr>
          <w:rFonts w:ascii="Times New Roman" w:hAnsi="Times New Roman" w:cs="Times New Roman"/>
          <w:i/>
          <w:sz w:val="24"/>
          <w:szCs w:val="24"/>
        </w:rPr>
        <w:t>I</w:t>
      </w:r>
      <w:r w:rsidRPr="00325F92">
        <w:rPr>
          <w:rFonts w:ascii="Times New Roman" w:hAnsi="Times New Roman" w:cs="Times New Roman"/>
          <w:i/>
          <w:sz w:val="24"/>
          <w:szCs w:val="24"/>
        </w:rPr>
        <w:t>nquiry</w:t>
      </w:r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age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everl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ill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A.</w:t>
      </w:r>
      <w:proofErr w:type="gramEnd"/>
    </w:p>
    <w:p w14:paraId="0FFD8819" w14:textId="24A18422" w:rsidR="009B41F2" w:rsidRPr="009B41F2" w:rsidRDefault="00486F2A" w:rsidP="009B41F2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Lyn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Chernatony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4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</w:t>
      </w:r>
      <w:r w:rsidR="0090380A"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ow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otion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r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mmunica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usiness-to-bus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rket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ran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nagement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1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03-419.</w:t>
      </w:r>
    </w:p>
    <w:p w14:paraId="0C5AD205" w14:textId="52305E61" w:rsidR="009B41F2" w:rsidRPr="009B41F2" w:rsidRDefault="009B41F2" w:rsidP="009B41F2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ynch, J., and</w:t>
      </w:r>
      <w:r w:rsidRPr="009B41F2">
        <w:rPr>
          <w:rFonts w:ascii="Times New Roman" w:hAnsi="Times New Roman" w:cs="Times New Roman"/>
          <w:sz w:val="24"/>
          <w:szCs w:val="24"/>
        </w:rPr>
        <w:t xml:space="preserve"> de </w:t>
      </w:r>
      <w:proofErr w:type="spellStart"/>
      <w:r w:rsidRPr="009B41F2">
        <w:rPr>
          <w:rFonts w:ascii="Times New Roman" w:hAnsi="Times New Roman" w:cs="Times New Roman"/>
          <w:sz w:val="24"/>
          <w:szCs w:val="24"/>
        </w:rPr>
        <w:t>Chernatony</w:t>
      </w:r>
      <w:proofErr w:type="spellEnd"/>
      <w:r w:rsidRPr="009B41F2">
        <w:rPr>
          <w:rFonts w:ascii="Times New Roman" w:hAnsi="Times New Roman" w:cs="Times New Roman"/>
          <w:sz w:val="24"/>
          <w:szCs w:val="24"/>
        </w:rPr>
        <w:t xml:space="preserve">, L. (2007). Winning hearts and minds: business-to-business branding and the role of the salesperson. Journal of Marketing Management, 23(1-2), </w:t>
      </w:r>
      <w:r>
        <w:rPr>
          <w:rFonts w:ascii="Times New Roman" w:hAnsi="Times New Roman" w:cs="Times New Roman"/>
          <w:sz w:val="24"/>
          <w:szCs w:val="24"/>
        </w:rPr>
        <w:t xml:space="preserve">pp. </w:t>
      </w:r>
      <w:r w:rsidRPr="009B41F2">
        <w:rPr>
          <w:rFonts w:ascii="Times New Roman" w:hAnsi="Times New Roman" w:cs="Times New Roman"/>
          <w:sz w:val="24"/>
          <w:szCs w:val="24"/>
        </w:rPr>
        <w:t xml:space="preserve">123-135. </w:t>
      </w:r>
      <w:proofErr w:type="spellStart"/>
      <w:proofErr w:type="gramStart"/>
      <w:r w:rsidRPr="009B41F2">
        <w:rPr>
          <w:rFonts w:ascii="Times New Roman" w:hAnsi="Times New Roman" w:cs="Times New Roman"/>
          <w:sz w:val="24"/>
          <w:szCs w:val="24"/>
        </w:rPr>
        <w:t>doi</w:t>
      </w:r>
      <w:proofErr w:type="spellEnd"/>
      <w:proofErr w:type="gramEnd"/>
      <w:r w:rsidRPr="009B41F2">
        <w:rPr>
          <w:rFonts w:ascii="Times New Roman" w:hAnsi="Times New Roman" w:cs="Times New Roman"/>
          <w:sz w:val="24"/>
          <w:szCs w:val="24"/>
        </w:rPr>
        <w:t>: 10.1362/026725707X178594</w:t>
      </w:r>
    </w:p>
    <w:p w14:paraId="41D46040" w14:textId="6B67C4DA" w:rsidR="009B41F2" w:rsidRPr="00325F92" w:rsidRDefault="009B41F2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CAED6A" w14:textId="64F80E9A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25F92">
        <w:rPr>
          <w:rFonts w:ascii="Times New Roman" w:hAnsi="Times New Roman" w:cs="Times New Roman"/>
          <w:sz w:val="24"/>
          <w:szCs w:val="24"/>
        </w:rPr>
        <w:t>Mac</w:t>
      </w:r>
      <w:r w:rsidR="00737A15">
        <w:rPr>
          <w:rFonts w:ascii="Times New Roman" w:hAnsi="Times New Roman" w:cs="Times New Roman"/>
          <w:sz w:val="24"/>
          <w:szCs w:val="24"/>
        </w:rPr>
        <w:t>I</w:t>
      </w:r>
      <w:r w:rsidRPr="00325F92">
        <w:rPr>
          <w:rFonts w:ascii="Times New Roman" w:hAnsi="Times New Roman" w:cs="Times New Roman"/>
          <w:sz w:val="24"/>
          <w:szCs w:val="24"/>
        </w:rPr>
        <w:t>nnis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J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oorma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Jaworski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.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1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Enhanc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asur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sumers'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otivati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pportunity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bilit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roc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r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forma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rom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Th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5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2-53.</w:t>
      </w:r>
      <w:proofErr w:type="gramEnd"/>
    </w:p>
    <w:p w14:paraId="7A02F99C" w14:textId="012D86A3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Martinelli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K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Strategic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ublic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formation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ngag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udien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overnm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gencies'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ork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Public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lation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Quarterly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1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7.</w:t>
      </w:r>
    </w:p>
    <w:p w14:paraId="5F2ECA7C" w14:textId="440908CC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25F92">
        <w:rPr>
          <w:rFonts w:ascii="Times New Roman" w:hAnsi="Times New Roman" w:cs="Times New Roman"/>
          <w:sz w:val="24"/>
          <w:szCs w:val="24"/>
        </w:rPr>
        <w:t>Matthes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Wonneberger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chmuck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4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Consumers'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ree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volvem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ersuas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ffec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ersu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unc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usines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67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9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885-1893.</w:t>
      </w:r>
      <w:proofErr w:type="gramEnd"/>
    </w:p>
    <w:p w14:paraId="211AD7C8" w14:textId="027584F0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McCracke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8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Cultu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sumption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oretic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ccou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tructu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ovem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ultur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an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sum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ood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nsumer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3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71-84.</w:t>
      </w:r>
    </w:p>
    <w:p w14:paraId="1DD4DA3E" w14:textId="3EC042EA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lastRenderedPageBreak/>
        <w:t>Merriam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.B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Tisdell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.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5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Qualitativ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: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guid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to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desig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n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mplementati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oh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ile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&amp;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on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oboke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J.</w:t>
      </w:r>
    </w:p>
    <w:p w14:paraId="09C5340D" w14:textId="50DEA8C3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Mittal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9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et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halleng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tangibility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Servic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98-116.</w:t>
      </w:r>
      <w:proofErr w:type="gramEnd"/>
    </w:p>
    <w:p w14:paraId="28F192F9" w14:textId="2E440F51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Mogaji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5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Reflect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iversifi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untry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t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alys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ewspap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emen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rea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ritain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lligenc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&amp;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Plann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3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6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908-926.</w:t>
      </w:r>
    </w:p>
    <w:p w14:paraId="56A016A0" w14:textId="7A8A9AED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Mogaji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Th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k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ry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isclosu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spon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em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acebook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gent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usines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&amp;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nagement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177906.</w:t>
      </w:r>
    </w:p>
    <w:p w14:paraId="05E8F5CF" w14:textId="77777777" w:rsidR="00E73DF8" w:rsidRPr="00325F92" w:rsidRDefault="00E73DF8" w:rsidP="00E73DF8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Mogaji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.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Farinloye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Aririguzoh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6)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Factor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hap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titud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ward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U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an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rands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xplorato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alys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oci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d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ata"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gent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usiness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&amp;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nagement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223389.</w:t>
      </w:r>
    </w:p>
    <w:p w14:paraId="5690CC7E" w14:textId="326682E4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Moore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arri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.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ffec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tensit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sumer'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titud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war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ig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mpac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ppeal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5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686162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7-50.</w:t>
      </w:r>
      <w:proofErr w:type="gramEnd"/>
    </w:p>
    <w:p w14:paraId="0C01EBD9" w14:textId="1B5515EB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Moriarty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.E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1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reativ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Theory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n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Practice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d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rentice-Hall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nglewoo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liff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J.</w:t>
      </w:r>
      <w:proofErr w:type="gramEnd"/>
    </w:p>
    <w:p w14:paraId="40C190CA" w14:textId="0DE7043C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Mortimer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K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8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Identify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mponen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ffect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ement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Service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2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04–113.</w:t>
      </w:r>
      <w:proofErr w:type="gramEnd"/>
    </w:p>
    <w:p w14:paraId="5CDC6E9F" w14:textId="57B1CC3D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Mowat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4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Wh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2B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rket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til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lack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ppeal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53B7" w:rsidRPr="0095150B">
        <w:rPr>
          <w:rFonts w:ascii="Times New Roman" w:hAnsi="Times New Roman" w:cs="Times New Roman"/>
          <w:i/>
          <w:sz w:val="24"/>
          <w:szCs w:val="24"/>
        </w:rPr>
        <w:t>Adweek</w:t>
      </w:r>
      <w:proofErr w:type="spellEnd"/>
      <w:r w:rsidR="00F853B7">
        <w:rPr>
          <w:rFonts w:ascii="Times New Roman" w:hAnsi="Times New Roman" w:cs="Times New Roman"/>
          <w:sz w:val="24"/>
          <w:szCs w:val="24"/>
        </w:rPr>
        <w:t xml:space="preserve">, October 6, Online, </w:t>
      </w:r>
      <w:r w:rsidRPr="00325F92">
        <w:rPr>
          <w:rFonts w:ascii="Times New Roman" w:hAnsi="Times New Roman" w:cs="Times New Roman"/>
          <w:sz w:val="24"/>
          <w:szCs w:val="24"/>
        </w:rPr>
        <w:t>availabl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 w:rsidRPr="00325F92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://www.adweek.com/prnewser/why-b2b-marketing-still-lacks-emotional-appeal/101879</w:t>
        </w:r>
      </w:hyperlink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access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9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anuar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017).</w:t>
      </w:r>
    </w:p>
    <w:p w14:paraId="0F8CB06B" w14:textId="26215186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Neuendorf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K.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2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25F92">
        <w:rPr>
          <w:rFonts w:ascii="Times New Roman" w:hAnsi="Times New Roman" w:cs="Times New Roman"/>
          <w:i/>
          <w:sz w:val="24"/>
          <w:szCs w:val="24"/>
        </w:rPr>
        <w:t>The</w:t>
      </w:r>
      <w:proofErr w:type="gramEnd"/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853B7">
        <w:rPr>
          <w:rFonts w:ascii="Times New Roman" w:hAnsi="Times New Roman" w:cs="Times New Roman"/>
          <w:i/>
          <w:sz w:val="24"/>
          <w:szCs w:val="24"/>
        </w:rPr>
        <w:t>C</w:t>
      </w:r>
      <w:r w:rsidRPr="00325F92">
        <w:rPr>
          <w:rFonts w:ascii="Times New Roman" w:hAnsi="Times New Roman" w:cs="Times New Roman"/>
          <w:i/>
          <w:sz w:val="24"/>
          <w:szCs w:val="24"/>
        </w:rPr>
        <w:t>ontent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853B7">
        <w:rPr>
          <w:rFonts w:ascii="Times New Roman" w:hAnsi="Times New Roman" w:cs="Times New Roman"/>
          <w:i/>
          <w:sz w:val="24"/>
          <w:szCs w:val="24"/>
        </w:rPr>
        <w:t>A</w:t>
      </w:r>
      <w:r w:rsidRPr="00325F92">
        <w:rPr>
          <w:rFonts w:ascii="Times New Roman" w:hAnsi="Times New Roman" w:cs="Times New Roman"/>
          <w:i/>
          <w:sz w:val="24"/>
          <w:szCs w:val="24"/>
        </w:rPr>
        <w:t>nalysi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853B7">
        <w:rPr>
          <w:rFonts w:ascii="Times New Roman" w:hAnsi="Times New Roman" w:cs="Times New Roman"/>
          <w:i/>
          <w:sz w:val="24"/>
          <w:szCs w:val="24"/>
        </w:rPr>
        <w:t>G</w:t>
      </w:r>
      <w:r w:rsidRPr="00325F92">
        <w:rPr>
          <w:rFonts w:ascii="Times New Roman" w:hAnsi="Times New Roman" w:cs="Times New Roman"/>
          <w:i/>
          <w:sz w:val="24"/>
          <w:szCs w:val="24"/>
        </w:rPr>
        <w:t>uidebook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age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ous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ak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58A681" w14:textId="7C83AAE4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OFT.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3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view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the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pers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urrent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ccount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fi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ai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rad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London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F86E18" w14:textId="758636C5" w:rsidR="00486F2A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Patwardhan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Balasubramanian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.K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1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Br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omance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mplementar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pproac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xpla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tachm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war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rand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Product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&amp;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Bran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nagement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0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F853B7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97-308.</w:t>
      </w:r>
    </w:p>
    <w:p w14:paraId="08CC45B0" w14:textId="6E19D955" w:rsidR="00CE63B1" w:rsidRPr="00641BBE" w:rsidRDefault="00CE63B1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641BBE">
        <w:rPr>
          <w:rFonts w:ascii="Times New Roman" w:hAnsi="Times New Roman" w:cs="Times New Roman"/>
          <w:sz w:val="24"/>
          <w:szCs w:val="24"/>
        </w:rPr>
        <w:lastRenderedPageBreak/>
        <w:t>Peter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J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53B7">
        <w:rPr>
          <w:rFonts w:ascii="Times New Roman" w:hAnsi="Times New Roman" w:cs="Times New Roman"/>
          <w:sz w:val="24"/>
          <w:szCs w:val="24"/>
        </w:rPr>
        <w:t>and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1BBE">
        <w:rPr>
          <w:rFonts w:ascii="Times New Roman" w:hAnsi="Times New Roman" w:cs="Times New Roman"/>
          <w:sz w:val="24"/>
          <w:szCs w:val="24"/>
        </w:rPr>
        <w:t>Lauf</w:t>
      </w:r>
      <w:proofErr w:type="spellEnd"/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E.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(2002)</w:t>
      </w:r>
      <w:r w:rsidR="00F853B7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53B7" w:rsidRPr="00325F92">
        <w:rPr>
          <w:rFonts w:ascii="Times New Roman" w:hAnsi="Times New Roman" w:cs="Times New Roman"/>
          <w:sz w:val="24"/>
          <w:szCs w:val="24"/>
        </w:rPr>
        <w:t>"</w:t>
      </w:r>
      <w:r w:rsidRPr="00641BBE">
        <w:rPr>
          <w:rFonts w:ascii="Times New Roman" w:hAnsi="Times New Roman" w:cs="Times New Roman"/>
          <w:sz w:val="24"/>
          <w:szCs w:val="24"/>
        </w:rPr>
        <w:t>Reliability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in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ross-national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content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641BBE">
        <w:rPr>
          <w:rFonts w:ascii="Times New Roman" w:hAnsi="Times New Roman" w:cs="Times New Roman"/>
          <w:sz w:val="24"/>
          <w:szCs w:val="24"/>
        </w:rPr>
        <w:t>analysis</w:t>
      </w:r>
      <w:r w:rsidR="00F853B7" w:rsidRPr="00325F92">
        <w:rPr>
          <w:rFonts w:ascii="Times New Roman" w:hAnsi="Times New Roman" w:cs="Times New Roman"/>
          <w:sz w:val="24"/>
          <w:szCs w:val="24"/>
        </w:rPr>
        <w:t>"</w:t>
      </w:r>
      <w:r w:rsidR="00F853B7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Journalism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&amp;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Mass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Communication</w:t>
      </w:r>
      <w:r w:rsidR="0090380A" w:rsidRPr="009515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150B">
        <w:rPr>
          <w:rFonts w:ascii="Times New Roman" w:hAnsi="Times New Roman" w:cs="Times New Roman"/>
          <w:i/>
          <w:sz w:val="24"/>
          <w:szCs w:val="24"/>
        </w:rPr>
        <w:t>Quarterly</w:t>
      </w:r>
      <w:r w:rsidRPr="00641BBE">
        <w:rPr>
          <w:rFonts w:ascii="Times New Roman" w:hAnsi="Times New Roman" w:cs="Times New Roman"/>
          <w:sz w:val="24"/>
          <w:szCs w:val="24"/>
        </w:rPr>
        <w:t>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53B7">
        <w:rPr>
          <w:rFonts w:ascii="Times New Roman" w:hAnsi="Times New Roman" w:cs="Times New Roman"/>
          <w:sz w:val="24"/>
          <w:szCs w:val="24"/>
        </w:rPr>
        <w:t xml:space="preserve">Vol. </w:t>
      </w:r>
      <w:r w:rsidRPr="00641BBE">
        <w:rPr>
          <w:rFonts w:ascii="Times New Roman" w:hAnsi="Times New Roman" w:cs="Times New Roman"/>
          <w:sz w:val="24"/>
          <w:szCs w:val="24"/>
        </w:rPr>
        <w:t>79</w:t>
      </w:r>
      <w:r w:rsidR="00F853B7">
        <w:rPr>
          <w:rFonts w:ascii="Times New Roman" w:hAnsi="Times New Roman" w:cs="Times New Roman"/>
          <w:sz w:val="24"/>
          <w:szCs w:val="24"/>
        </w:rPr>
        <w:t xml:space="preserve"> No. </w:t>
      </w:r>
      <w:r w:rsidRPr="00641BBE">
        <w:rPr>
          <w:rFonts w:ascii="Times New Roman" w:hAnsi="Times New Roman" w:cs="Times New Roman"/>
          <w:sz w:val="24"/>
          <w:szCs w:val="24"/>
        </w:rPr>
        <w:t>4,</w:t>
      </w:r>
      <w:r w:rsidR="0090380A" w:rsidRPr="00641BBE">
        <w:rPr>
          <w:rFonts w:ascii="Times New Roman" w:hAnsi="Times New Roman" w:cs="Times New Roman"/>
          <w:sz w:val="24"/>
          <w:szCs w:val="24"/>
        </w:rPr>
        <w:t xml:space="preserve"> </w:t>
      </w:r>
      <w:r w:rsidR="00F853B7">
        <w:rPr>
          <w:rFonts w:ascii="Times New Roman" w:hAnsi="Times New Roman" w:cs="Times New Roman"/>
          <w:sz w:val="24"/>
          <w:szCs w:val="24"/>
        </w:rPr>
        <w:t xml:space="preserve">pp. </w:t>
      </w:r>
      <w:r w:rsidRPr="00641BBE">
        <w:rPr>
          <w:rFonts w:ascii="Times New Roman" w:hAnsi="Times New Roman" w:cs="Times New Roman"/>
          <w:sz w:val="24"/>
          <w:szCs w:val="24"/>
        </w:rPr>
        <w:t>815-832.</w:t>
      </w:r>
      <w:proofErr w:type="gramEnd"/>
    </w:p>
    <w:p w14:paraId="47A45048" w14:textId="2147E331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Phillip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.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ultur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an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imal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ance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nsumer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</w:t>
      </w:r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3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54-360.</w:t>
      </w:r>
    </w:p>
    <w:p w14:paraId="05A8B187" w14:textId="4F8DA2FD" w:rsidR="00486F2A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25F92">
        <w:rPr>
          <w:rFonts w:ascii="Times New Roman" w:hAnsi="Times New Roman" w:cs="Times New Roman"/>
          <w:sz w:val="24"/>
          <w:szCs w:val="24"/>
        </w:rPr>
        <w:t>Pollay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.W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83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Measur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ultur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alu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nifes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urrent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ssue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n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6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71-92.</w:t>
      </w:r>
      <w:proofErr w:type="gramEnd"/>
    </w:p>
    <w:p w14:paraId="14B3E61E" w14:textId="2DC35A17" w:rsidR="000E13A9" w:rsidRPr="00325F92" w:rsidRDefault="000E13A9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E13A9">
        <w:rPr>
          <w:rFonts w:ascii="Times New Roman" w:hAnsi="Times New Roman" w:cs="Times New Roman"/>
          <w:sz w:val="24"/>
          <w:szCs w:val="24"/>
        </w:rPr>
        <w:t>Ponsford</w:t>
      </w:r>
      <w:proofErr w:type="spellEnd"/>
      <w:r w:rsidRPr="000E13A9">
        <w:rPr>
          <w:rFonts w:ascii="Times New Roman" w:hAnsi="Times New Roman" w:cs="Times New Roman"/>
          <w:sz w:val="24"/>
          <w:szCs w:val="24"/>
        </w:rPr>
        <w:t xml:space="preserve">, D. (2015). Full 2015 UK magazines ABC circulation breakdown: 60 out of 442 titles grow sales. </w:t>
      </w:r>
      <w:proofErr w:type="spellStart"/>
      <w:proofErr w:type="gramStart"/>
      <w:r w:rsidRPr="000E13A9">
        <w:rPr>
          <w:rFonts w:ascii="Times New Roman" w:hAnsi="Times New Roman" w:cs="Times New Roman"/>
          <w:sz w:val="24"/>
          <w:szCs w:val="24"/>
        </w:rPr>
        <w:t>PressGazette</w:t>
      </w:r>
      <w:proofErr w:type="spellEnd"/>
      <w:r w:rsidRPr="000E13A9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0E13A9">
        <w:rPr>
          <w:rFonts w:ascii="Times New Roman" w:hAnsi="Times New Roman" w:cs="Times New Roman"/>
          <w:sz w:val="24"/>
          <w:szCs w:val="24"/>
        </w:rPr>
        <w:t xml:space="preserve">  Retrieved December 29, 2016 2016, from http://www.pressgazette.co.uk/full-2015-mag-abcs-breakdown-cosmopolitan-bucks-trend-uk-magazines-decline-average-4-cent/</w:t>
      </w:r>
    </w:p>
    <w:p w14:paraId="216EA0E4" w14:textId="50CD8F60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25F92">
        <w:rPr>
          <w:rFonts w:ascii="Times New Roman" w:hAnsi="Times New Roman" w:cs="Times New Roman"/>
          <w:sz w:val="24"/>
          <w:szCs w:val="24"/>
        </w:rPr>
        <w:t>Shenton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.K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4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Strategi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nsur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rustworthines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qualitat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searc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roject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Educatio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for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formati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2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63-75.</w:t>
      </w:r>
      <w:proofErr w:type="gramEnd"/>
    </w:p>
    <w:p w14:paraId="2C1F17B5" w14:textId="220B60D4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Smit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99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ss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edia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: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formatio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r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wallpaper</w:t>
      </w:r>
      <w:proofErr w:type="gramStart"/>
      <w:r w:rsidRPr="00325F92">
        <w:rPr>
          <w:rFonts w:ascii="Times New Roman" w:hAnsi="Times New Roman" w:cs="Times New Roman"/>
          <w:i/>
          <w:sz w:val="24"/>
          <w:szCs w:val="24"/>
        </w:rPr>
        <w:t>?</w:t>
      </w:r>
      <w:r w:rsidRPr="00325F92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e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F92">
        <w:rPr>
          <w:rFonts w:ascii="Times New Roman" w:hAnsi="Times New Roman" w:cs="Times New Roman"/>
          <w:sz w:val="24"/>
          <w:szCs w:val="24"/>
        </w:rPr>
        <w:t>Spinhuis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msterdam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FDD3C2B" w14:textId="56C2A443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Smit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7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xistenti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sump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aradox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xplorat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an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arket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view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7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25-341.</w:t>
      </w:r>
    </w:p>
    <w:p w14:paraId="255A070E" w14:textId="3B30C7D8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t>Starch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6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easur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adership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nd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ults,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cGraw-Hill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ew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York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NY.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039935" w14:textId="17366C99" w:rsidR="00EE5D99" w:rsidRPr="00EE5D99" w:rsidRDefault="00EE5D99" w:rsidP="00EE5D99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Strauss, A. and</w:t>
      </w:r>
      <w:r w:rsidRPr="00EE5D99">
        <w:rPr>
          <w:rFonts w:ascii="Times New Roman" w:hAnsi="Times New Roman" w:cs="Times New Roman"/>
          <w:sz w:val="24"/>
          <w:szCs w:val="24"/>
        </w:rPr>
        <w:t xml:space="preserve"> Corbin, J. (1994).</w:t>
      </w:r>
      <w:proofErr w:type="gramEnd"/>
      <w:r w:rsidRPr="00EE5D99">
        <w:rPr>
          <w:rFonts w:ascii="Times New Roman" w:hAnsi="Times New Roman" w:cs="Times New Roman"/>
          <w:sz w:val="24"/>
          <w:szCs w:val="24"/>
        </w:rPr>
        <w:t xml:space="preserve"> Grounded theory methodology: An overview. In N. K. </w:t>
      </w:r>
      <w:proofErr w:type="spellStart"/>
      <w:r w:rsidRPr="00EE5D99">
        <w:rPr>
          <w:rFonts w:ascii="Times New Roman" w:hAnsi="Times New Roman" w:cs="Times New Roman"/>
          <w:sz w:val="24"/>
          <w:szCs w:val="24"/>
        </w:rPr>
        <w:t>Denzin</w:t>
      </w:r>
      <w:proofErr w:type="spellEnd"/>
      <w:r w:rsidRPr="00EE5D99">
        <w:rPr>
          <w:rFonts w:ascii="Times New Roman" w:hAnsi="Times New Roman" w:cs="Times New Roman"/>
          <w:sz w:val="24"/>
          <w:szCs w:val="24"/>
        </w:rPr>
        <w:t xml:space="preserve"> &amp; Y. S. Lincoln (Eds.), Handbook of qualitative research (pp. 273–285). Thousand Oaks, CA: Sage. </w:t>
      </w:r>
    </w:p>
    <w:p w14:paraId="2AAC1EB0" w14:textId="457093E0" w:rsidR="00EE5D99" w:rsidRPr="00325F92" w:rsidRDefault="00EE5D99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Strauss, A. and</w:t>
      </w:r>
      <w:r w:rsidRPr="00EE5D99">
        <w:rPr>
          <w:rFonts w:ascii="Times New Roman" w:hAnsi="Times New Roman" w:cs="Times New Roman"/>
          <w:sz w:val="24"/>
          <w:szCs w:val="24"/>
        </w:rPr>
        <w:t xml:space="preserve"> Corbin, J. (1998).</w:t>
      </w:r>
      <w:proofErr w:type="gramEnd"/>
      <w:r w:rsidRPr="00EE5D99">
        <w:rPr>
          <w:rFonts w:ascii="Times New Roman" w:hAnsi="Times New Roman" w:cs="Times New Roman"/>
          <w:sz w:val="24"/>
          <w:szCs w:val="24"/>
        </w:rPr>
        <w:t xml:space="preserve"> Basics of qualitative research: Techniques and procedures for developing grounded theory. Thousand Oaks, CA: Sage</w:t>
      </w:r>
    </w:p>
    <w:p w14:paraId="25B08078" w14:textId="0E25B530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Su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Z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3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Cultur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17EF1">
        <w:rPr>
          <w:rFonts w:ascii="Times New Roman" w:hAnsi="Times New Roman" w:cs="Times New Roman"/>
          <w:sz w:val="24"/>
          <w:szCs w:val="24"/>
        </w:rPr>
        <w:t>v</w:t>
      </w:r>
      <w:r w:rsidRPr="00325F92">
        <w:rPr>
          <w:rFonts w:ascii="Times New Roman" w:hAnsi="Times New Roman" w:cs="Times New Roman"/>
          <w:sz w:val="24"/>
          <w:szCs w:val="24"/>
        </w:rPr>
        <w:t>alu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17EF1">
        <w:rPr>
          <w:rFonts w:ascii="Times New Roman" w:hAnsi="Times New Roman" w:cs="Times New Roman"/>
          <w:sz w:val="24"/>
          <w:szCs w:val="24"/>
        </w:rPr>
        <w:t>c</w:t>
      </w:r>
      <w:r w:rsidRPr="00325F92">
        <w:rPr>
          <w:rFonts w:ascii="Times New Roman" w:hAnsi="Times New Roman" w:cs="Times New Roman"/>
          <w:sz w:val="24"/>
          <w:szCs w:val="24"/>
        </w:rPr>
        <w:t>onvey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17EF1">
        <w:rPr>
          <w:rFonts w:ascii="Times New Roman" w:hAnsi="Times New Roman" w:cs="Times New Roman"/>
          <w:sz w:val="24"/>
          <w:szCs w:val="24"/>
        </w:rPr>
        <w:t>t</w:t>
      </w:r>
      <w:r w:rsidRPr="00325F92">
        <w:rPr>
          <w:rFonts w:ascii="Times New Roman" w:hAnsi="Times New Roman" w:cs="Times New Roman"/>
          <w:sz w:val="24"/>
          <w:szCs w:val="24"/>
        </w:rPr>
        <w:t>hroug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17EF1">
        <w:rPr>
          <w:rFonts w:ascii="Times New Roman" w:hAnsi="Times New Roman" w:cs="Times New Roman"/>
          <w:sz w:val="24"/>
          <w:szCs w:val="24"/>
        </w:rPr>
        <w:t>c</w:t>
      </w:r>
      <w:r w:rsidRPr="00325F92">
        <w:rPr>
          <w:rFonts w:ascii="Times New Roman" w:hAnsi="Times New Roman" w:cs="Times New Roman"/>
          <w:sz w:val="24"/>
          <w:szCs w:val="24"/>
        </w:rPr>
        <w:t>elebrit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17EF1">
        <w:rPr>
          <w:rFonts w:ascii="Times New Roman" w:hAnsi="Times New Roman" w:cs="Times New Roman"/>
          <w:sz w:val="24"/>
          <w:szCs w:val="24"/>
        </w:rPr>
        <w:t>e</w:t>
      </w:r>
      <w:r w:rsidRPr="00325F92">
        <w:rPr>
          <w:rFonts w:ascii="Times New Roman" w:hAnsi="Times New Roman" w:cs="Times New Roman"/>
          <w:sz w:val="24"/>
          <w:szCs w:val="24"/>
        </w:rPr>
        <w:t>ndorsers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17EF1">
        <w:rPr>
          <w:rFonts w:ascii="Times New Roman" w:hAnsi="Times New Roman" w:cs="Times New Roman"/>
          <w:sz w:val="24"/>
          <w:szCs w:val="24"/>
        </w:rPr>
        <w:t>c</w:t>
      </w:r>
      <w:r w:rsidRPr="00325F92">
        <w:rPr>
          <w:rFonts w:ascii="Times New Roman" w:hAnsi="Times New Roman" w:cs="Times New Roman"/>
          <w:sz w:val="24"/>
          <w:szCs w:val="24"/>
        </w:rPr>
        <w:t>ont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17EF1">
        <w:rPr>
          <w:rFonts w:ascii="Times New Roman" w:hAnsi="Times New Roman" w:cs="Times New Roman"/>
          <w:sz w:val="24"/>
          <w:szCs w:val="24"/>
        </w:rPr>
        <w:t>a</w:t>
      </w:r>
      <w:r w:rsidRPr="00325F92">
        <w:rPr>
          <w:rFonts w:ascii="Times New Roman" w:hAnsi="Times New Roman" w:cs="Times New Roman"/>
          <w:sz w:val="24"/>
          <w:szCs w:val="24"/>
        </w:rPr>
        <w:t>nalys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hines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17EF1">
        <w:rPr>
          <w:rFonts w:ascii="Times New Roman" w:hAnsi="Times New Roman" w:cs="Times New Roman"/>
          <w:sz w:val="24"/>
          <w:szCs w:val="24"/>
        </w:rPr>
        <w:t>t</w:t>
      </w:r>
      <w:r w:rsidRPr="00325F92">
        <w:rPr>
          <w:rFonts w:ascii="Times New Roman" w:hAnsi="Times New Roman" w:cs="Times New Roman"/>
          <w:sz w:val="24"/>
          <w:szCs w:val="24"/>
        </w:rPr>
        <w:t>elevisi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17EF1">
        <w:rPr>
          <w:rFonts w:ascii="Times New Roman" w:hAnsi="Times New Roman" w:cs="Times New Roman"/>
          <w:sz w:val="24"/>
          <w:szCs w:val="24"/>
        </w:rPr>
        <w:t>c</w:t>
      </w:r>
      <w:r w:rsidRPr="00325F92">
        <w:rPr>
          <w:rFonts w:ascii="Times New Roman" w:hAnsi="Times New Roman" w:cs="Times New Roman"/>
          <w:sz w:val="24"/>
          <w:szCs w:val="24"/>
        </w:rPr>
        <w:t>ommercial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Communicatio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7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631-2652.</w:t>
      </w:r>
    </w:p>
    <w:p w14:paraId="7F3D447F" w14:textId="319E67CB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25F92">
        <w:rPr>
          <w:rFonts w:ascii="Times New Roman" w:hAnsi="Times New Roman" w:cs="Times New Roman"/>
          <w:sz w:val="24"/>
          <w:szCs w:val="24"/>
        </w:rPr>
        <w:lastRenderedPageBreak/>
        <w:t>Ta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.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hia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07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A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asur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am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titude?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25F92">
        <w:rPr>
          <w:rFonts w:ascii="Times New Roman" w:hAnsi="Times New Roman" w:cs="Times New Roman"/>
          <w:sz w:val="24"/>
          <w:szCs w:val="24"/>
        </w:rPr>
        <w:t>Understand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edi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ffect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titud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oward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Theory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7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53-377.</w:t>
      </w:r>
      <w:proofErr w:type="gramEnd"/>
    </w:p>
    <w:p w14:paraId="6C79B239" w14:textId="04BBA1A8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Treanor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4)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UK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E74DC">
        <w:rPr>
          <w:rFonts w:ascii="Times New Roman" w:hAnsi="Times New Roman" w:cs="Times New Roman"/>
          <w:sz w:val="24"/>
          <w:szCs w:val="24"/>
        </w:rPr>
        <w:t>b</w:t>
      </w:r>
      <w:r w:rsidRPr="00325F92">
        <w:rPr>
          <w:rFonts w:ascii="Times New Roman" w:hAnsi="Times New Roman" w:cs="Times New Roman"/>
          <w:sz w:val="24"/>
          <w:szCs w:val="24"/>
        </w:rPr>
        <w:t>ank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E74DC">
        <w:rPr>
          <w:rFonts w:ascii="Times New Roman" w:hAnsi="Times New Roman" w:cs="Times New Roman"/>
          <w:sz w:val="24"/>
          <w:szCs w:val="24"/>
        </w:rPr>
        <w:t>s</w:t>
      </w:r>
      <w:r w:rsidRPr="00325F92">
        <w:rPr>
          <w:rFonts w:ascii="Times New Roman" w:hAnsi="Times New Roman" w:cs="Times New Roman"/>
          <w:sz w:val="24"/>
          <w:szCs w:val="24"/>
        </w:rPr>
        <w:t>ystem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E74DC">
        <w:rPr>
          <w:rFonts w:ascii="Times New Roman" w:hAnsi="Times New Roman" w:cs="Times New Roman"/>
          <w:sz w:val="24"/>
          <w:szCs w:val="24"/>
        </w:rPr>
        <w:t>m</w:t>
      </w:r>
      <w:r w:rsidRPr="00325F92">
        <w:rPr>
          <w:rFonts w:ascii="Times New Roman" w:hAnsi="Times New Roman" w:cs="Times New Roman"/>
          <w:sz w:val="24"/>
          <w:szCs w:val="24"/>
        </w:rPr>
        <w:t>a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E74DC">
        <w:rPr>
          <w:rFonts w:ascii="Times New Roman" w:hAnsi="Times New Roman" w:cs="Times New Roman"/>
          <w:sz w:val="24"/>
          <w:szCs w:val="24"/>
        </w:rPr>
        <w:t>d</w:t>
      </w:r>
      <w:r w:rsidRPr="00325F92">
        <w:rPr>
          <w:rFonts w:ascii="Times New Roman" w:hAnsi="Times New Roman" w:cs="Times New Roman"/>
          <w:sz w:val="24"/>
          <w:szCs w:val="24"/>
        </w:rPr>
        <w:t>oubl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E74DC">
        <w:rPr>
          <w:rFonts w:ascii="Times New Roman" w:hAnsi="Times New Roman" w:cs="Times New Roman"/>
          <w:sz w:val="24"/>
          <w:szCs w:val="24"/>
        </w:rPr>
        <w:t>i</w:t>
      </w:r>
      <w:r w:rsidRPr="00325F92">
        <w:rPr>
          <w:rFonts w:ascii="Times New Roman" w:hAnsi="Times New Roman" w:cs="Times New Roman"/>
          <w:sz w:val="24"/>
          <w:szCs w:val="24"/>
        </w:rPr>
        <w:t>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E74DC">
        <w:rPr>
          <w:rFonts w:ascii="Times New Roman" w:hAnsi="Times New Roman" w:cs="Times New Roman"/>
          <w:sz w:val="24"/>
          <w:szCs w:val="24"/>
        </w:rPr>
        <w:t>s</w:t>
      </w:r>
      <w:r w:rsidRPr="00325F92">
        <w:rPr>
          <w:rFonts w:ascii="Times New Roman" w:hAnsi="Times New Roman" w:cs="Times New Roman"/>
          <w:sz w:val="24"/>
          <w:szCs w:val="24"/>
        </w:rPr>
        <w:t>iz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E74DC">
        <w:rPr>
          <w:rFonts w:ascii="Times New Roman" w:hAnsi="Times New Roman" w:cs="Times New Roman"/>
          <w:sz w:val="24"/>
          <w:szCs w:val="24"/>
        </w:rPr>
        <w:t>b</w:t>
      </w:r>
      <w:r w:rsidRPr="00325F92">
        <w:rPr>
          <w:rFonts w:ascii="Times New Roman" w:hAnsi="Times New Roman" w:cs="Times New Roman"/>
          <w:sz w:val="24"/>
          <w:szCs w:val="24"/>
        </w:rPr>
        <w:t>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050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E74DC">
        <w:rPr>
          <w:rFonts w:ascii="Times New Roman" w:hAnsi="Times New Roman" w:cs="Times New Roman"/>
          <w:sz w:val="24"/>
          <w:szCs w:val="24"/>
        </w:rPr>
        <w:t>s</w:t>
      </w:r>
      <w:r w:rsidRPr="00325F92">
        <w:rPr>
          <w:rFonts w:ascii="Times New Roman" w:hAnsi="Times New Roman" w:cs="Times New Roman"/>
          <w:sz w:val="24"/>
          <w:szCs w:val="24"/>
        </w:rPr>
        <w:t>ay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ank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E74DC">
        <w:rPr>
          <w:rFonts w:ascii="Times New Roman" w:hAnsi="Times New Roman" w:cs="Times New Roman"/>
          <w:sz w:val="24"/>
          <w:szCs w:val="24"/>
        </w:rPr>
        <w:t>o</w:t>
      </w:r>
      <w:r w:rsidRPr="00325F92">
        <w:rPr>
          <w:rFonts w:ascii="Times New Roman" w:hAnsi="Times New Roman" w:cs="Times New Roman"/>
          <w:sz w:val="24"/>
          <w:szCs w:val="24"/>
        </w:rPr>
        <w:t>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ngland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F853B7" w:rsidRPr="00267258">
        <w:rPr>
          <w:rFonts w:ascii="Times New Roman" w:hAnsi="Times New Roman" w:cs="Times New Roman"/>
          <w:i/>
          <w:sz w:val="24"/>
          <w:szCs w:val="24"/>
        </w:rPr>
        <w:t>Guardian</w:t>
      </w:r>
      <w:r w:rsidR="00F853B7">
        <w:rPr>
          <w:rFonts w:ascii="Times New Roman" w:hAnsi="Times New Roman" w:cs="Times New Roman"/>
          <w:sz w:val="24"/>
          <w:szCs w:val="24"/>
        </w:rPr>
        <w:t xml:space="preserve">, December 8, Online, </w:t>
      </w:r>
      <w:r w:rsidRPr="00325F92">
        <w:rPr>
          <w:rFonts w:ascii="Times New Roman" w:hAnsi="Times New Roman" w:cs="Times New Roman"/>
          <w:sz w:val="24"/>
          <w:szCs w:val="24"/>
        </w:rPr>
        <w:t>availabl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hyperlink r:id="rId9" w:history="1">
        <w:r w:rsidRPr="00325F92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www.theguardian.com/business/2014/dec/08/uk-banking-system-size-bank-of-england-mark-carney?CMP=share_btn_link</w:t>
        </w:r>
      </w:hyperlink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access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9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anuar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017).</w:t>
      </w:r>
    </w:p>
    <w:p w14:paraId="13B718BD" w14:textId="3262B389" w:rsidR="00486F2A" w:rsidRDefault="00494BC9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v</w:t>
      </w:r>
      <w:r w:rsidR="00486F2A" w:rsidRPr="00325F92">
        <w:rPr>
          <w:rFonts w:ascii="Times New Roman" w:hAnsi="Times New Roman" w:cs="Times New Roman"/>
          <w:sz w:val="24"/>
          <w:szCs w:val="24"/>
        </w:rPr>
        <w:t>an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486F2A" w:rsidRPr="00325F92">
        <w:rPr>
          <w:rFonts w:ascii="Times New Roman" w:hAnsi="Times New Roman" w:cs="Times New Roman"/>
          <w:sz w:val="24"/>
          <w:szCs w:val="24"/>
        </w:rPr>
        <w:t>e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6F2A" w:rsidRPr="00325F92">
        <w:rPr>
          <w:rFonts w:ascii="Times New Roman" w:hAnsi="Times New Roman" w:cs="Times New Roman"/>
          <w:sz w:val="24"/>
          <w:szCs w:val="24"/>
        </w:rPr>
        <w:t>Putte</w:t>
      </w:r>
      <w:proofErr w:type="spellEnd"/>
      <w:r w:rsidR="00486F2A"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B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(2009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"Wha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matter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mos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in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campaigns?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86F2A" w:rsidRPr="00325F92">
        <w:rPr>
          <w:rFonts w:ascii="Times New Roman" w:hAnsi="Times New Roman" w:cs="Times New Roman"/>
          <w:sz w:val="24"/>
          <w:szCs w:val="24"/>
        </w:rPr>
        <w:t>T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relat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effec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media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expenditur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messag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cont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strategy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i/>
          <w:sz w:val="24"/>
          <w:szCs w:val="24"/>
        </w:rPr>
        <w:t>Internatio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i/>
          <w:sz w:val="24"/>
          <w:szCs w:val="24"/>
        </w:rPr>
        <w:t>Advertis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28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="00486F2A"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4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486F2A" w:rsidRPr="00325F92">
        <w:rPr>
          <w:rFonts w:ascii="Times New Roman" w:hAnsi="Times New Roman" w:cs="Times New Roman"/>
          <w:sz w:val="24"/>
          <w:szCs w:val="24"/>
        </w:rPr>
        <w:t>669-690.</w:t>
      </w:r>
      <w:proofErr w:type="gramEnd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2B75CC" w14:textId="35381C57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25F92">
        <w:rPr>
          <w:rFonts w:ascii="Times New Roman" w:hAnsi="Times New Roman" w:cs="Times New Roman"/>
          <w:sz w:val="24"/>
          <w:szCs w:val="24"/>
        </w:rPr>
        <w:t>Zeitlin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D.M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estwood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.A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1986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Measur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3C6E">
        <w:rPr>
          <w:rFonts w:ascii="Times New Roman" w:hAnsi="Times New Roman" w:cs="Times New Roman"/>
          <w:sz w:val="24"/>
          <w:szCs w:val="24"/>
        </w:rPr>
        <w:t>e</w:t>
      </w:r>
      <w:r w:rsidRPr="00325F92">
        <w:rPr>
          <w:rFonts w:ascii="Times New Roman" w:hAnsi="Times New Roman" w:cs="Times New Roman"/>
          <w:sz w:val="24"/>
          <w:szCs w:val="24"/>
        </w:rPr>
        <w:t>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3C6E">
        <w:rPr>
          <w:rFonts w:ascii="Times New Roman" w:hAnsi="Times New Roman" w:cs="Times New Roman"/>
          <w:sz w:val="24"/>
          <w:szCs w:val="24"/>
        </w:rPr>
        <w:t>r</w:t>
      </w:r>
      <w:r w:rsidRPr="00325F92">
        <w:rPr>
          <w:rFonts w:ascii="Times New Roman" w:hAnsi="Times New Roman" w:cs="Times New Roman"/>
          <w:sz w:val="24"/>
          <w:szCs w:val="24"/>
        </w:rPr>
        <w:t>esponse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64DEF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Research</w:t>
      </w:r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6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5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34-44.</w:t>
      </w:r>
      <w:proofErr w:type="gramEnd"/>
    </w:p>
    <w:p w14:paraId="7852E9F3" w14:textId="2D3567B3" w:rsidR="00486F2A" w:rsidRPr="00325F92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F92">
        <w:rPr>
          <w:rFonts w:ascii="Times New Roman" w:hAnsi="Times New Roman" w:cs="Times New Roman"/>
          <w:sz w:val="24"/>
          <w:szCs w:val="24"/>
        </w:rPr>
        <w:t>Zha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H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un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Liu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F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G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Knight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4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B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a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b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emotional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dvertis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ppeals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servic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type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n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consume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responses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European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Journal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of</w:t>
      </w:r>
      <w:r w:rsidR="0090380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i/>
          <w:sz w:val="24"/>
          <w:szCs w:val="24"/>
        </w:rPr>
        <w:t>Marketing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Vol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48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Museo Sans" w:hAnsi="Museo Sans" w:cs="Arial"/>
          <w:sz w:val="23"/>
          <w:szCs w:val="23"/>
        </w:rPr>
        <w:t>No</w:t>
      </w:r>
      <w:r w:rsidR="00F853B7">
        <w:rPr>
          <w:rFonts w:ascii="Museo Sans" w:hAnsi="Museo Sans" w:cs="Arial"/>
          <w:sz w:val="23"/>
          <w:szCs w:val="23"/>
        </w:rPr>
        <w:t>s</w:t>
      </w:r>
      <w:r w:rsidRPr="00325F92">
        <w:rPr>
          <w:rFonts w:ascii="Museo Sans" w:hAnsi="Museo Sans" w:cs="Arial"/>
          <w:sz w:val="23"/>
          <w:szCs w:val="23"/>
        </w:rPr>
        <w:t>.</w:t>
      </w:r>
      <w:r w:rsidR="0090380A">
        <w:rPr>
          <w:rFonts w:ascii="Museo Sans" w:hAnsi="Museo Sans" w:cs="Arial"/>
          <w:sz w:val="23"/>
          <w:szCs w:val="23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1/12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pp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105-2126.</w:t>
      </w:r>
    </w:p>
    <w:p w14:paraId="1FE5FD20" w14:textId="2F740415" w:rsidR="00486F2A" w:rsidRDefault="00486F2A" w:rsidP="00641BBE">
      <w:pPr>
        <w:keepLines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5F92">
        <w:rPr>
          <w:rFonts w:ascii="Times New Roman" w:hAnsi="Times New Roman" w:cs="Times New Roman"/>
          <w:sz w:val="24"/>
          <w:szCs w:val="24"/>
        </w:rPr>
        <w:t>Zinchiak</w:t>
      </w:r>
      <w:proofErr w:type="spellEnd"/>
      <w:r w:rsidRPr="00325F92">
        <w:rPr>
          <w:rFonts w:ascii="Times New Roman" w:hAnsi="Times New Roman" w:cs="Times New Roman"/>
          <w:sz w:val="24"/>
          <w:szCs w:val="24"/>
        </w:rPr>
        <w:t>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M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2014)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"Marry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3C6E">
        <w:rPr>
          <w:rFonts w:ascii="Times New Roman" w:hAnsi="Times New Roman" w:cs="Times New Roman"/>
          <w:sz w:val="24"/>
          <w:szCs w:val="24"/>
        </w:rPr>
        <w:t>q</w:t>
      </w:r>
      <w:r w:rsidRPr="00325F92">
        <w:rPr>
          <w:rFonts w:ascii="Times New Roman" w:hAnsi="Times New Roman" w:cs="Times New Roman"/>
          <w:sz w:val="24"/>
          <w:szCs w:val="24"/>
        </w:rPr>
        <w:t>ualitat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with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3C6E">
        <w:rPr>
          <w:rFonts w:ascii="Times New Roman" w:hAnsi="Times New Roman" w:cs="Times New Roman"/>
          <w:sz w:val="24"/>
          <w:szCs w:val="24"/>
        </w:rPr>
        <w:t>q</w:t>
      </w:r>
      <w:r w:rsidRPr="00325F92">
        <w:rPr>
          <w:rFonts w:ascii="Times New Roman" w:hAnsi="Times New Roman" w:cs="Times New Roman"/>
          <w:sz w:val="24"/>
          <w:szCs w:val="24"/>
        </w:rPr>
        <w:t>uantitativ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3C6E">
        <w:rPr>
          <w:rFonts w:ascii="Times New Roman" w:hAnsi="Times New Roman" w:cs="Times New Roman"/>
          <w:sz w:val="24"/>
          <w:szCs w:val="24"/>
        </w:rPr>
        <w:t>m</w:t>
      </w:r>
      <w:r w:rsidRPr="00325F92">
        <w:rPr>
          <w:rFonts w:ascii="Times New Roman" w:hAnsi="Times New Roman" w:cs="Times New Roman"/>
          <w:sz w:val="24"/>
          <w:szCs w:val="24"/>
        </w:rPr>
        <w:t>arke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9A3C6E">
        <w:rPr>
          <w:rFonts w:ascii="Times New Roman" w:hAnsi="Times New Roman" w:cs="Times New Roman"/>
          <w:sz w:val="24"/>
          <w:szCs w:val="24"/>
        </w:rPr>
        <w:t>r</w:t>
      </w:r>
      <w:r w:rsidRPr="00325F92">
        <w:rPr>
          <w:rFonts w:ascii="Times New Roman" w:hAnsi="Times New Roman" w:cs="Times New Roman"/>
          <w:sz w:val="24"/>
          <w:szCs w:val="24"/>
        </w:rPr>
        <w:t>esearch",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="00F853B7" w:rsidRPr="00164DEF">
        <w:rPr>
          <w:rFonts w:ascii="Times New Roman" w:hAnsi="Times New Roman" w:cs="Times New Roman"/>
          <w:i/>
          <w:sz w:val="24"/>
          <w:szCs w:val="24"/>
        </w:rPr>
        <w:t>Marketing Insights</w:t>
      </w:r>
      <w:r w:rsidR="00F853B7">
        <w:rPr>
          <w:rFonts w:ascii="Times New Roman" w:hAnsi="Times New Roman" w:cs="Times New Roman"/>
          <w:sz w:val="24"/>
          <w:szCs w:val="24"/>
        </w:rPr>
        <w:t xml:space="preserve">, </w:t>
      </w:r>
      <w:r w:rsidR="00F853B7" w:rsidRPr="00F853B7">
        <w:rPr>
          <w:rFonts w:ascii="Times New Roman" w:hAnsi="Times New Roman" w:cs="Times New Roman"/>
          <w:sz w:val="24"/>
          <w:szCs w:val="24"/>
        </w:rPr>
        <w:t>American Marketing Association</w:t>
      </w:r>
      <w:r w:rsidR="00F853B7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="00F853B7">
        <w:rPr>
          <w:rFonts w:ascii="Times New Roman" w:hAnsi="Times New Roman" w:cs="Times New Roman"/>
          <w:sz w:val="24"/>
          <w:szCs w:val="24"/>
        </w:rPr>
        <w:t>Online</w:t>
      </w:r>
      <w:proofErr w:type="gramEnd"/>
      <w:r w:rsidR="00F853B7">
        <w:rPr>
          <w:rFonts w:ascii="Times New Roman" w:hAnsi="Times New Roman" w:cs="Times New Roman"/>
          <w:sz w:val="24"/>
          <w:szCs w:val="24"/>
        </w:rPr>
        <w:t xml:space="preserve">, </w:t>
      </w:r>
      <w:r w:rsidRPr="00325F92">
        <w:rPr>
          <w:rFonts w:ascii="Times New Roman" w:hAnsi="Times New Roman" w:cs="Times New Roman"/>
          <w:sz w:val="24"/>
          <w:szCs w:val="24"/>
        </w:rPr>
        <w:t>availabl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at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hyperlink r:id="rId10" w:history="1">
        <w:r w:rsidRPr="00325F92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www.ama.org/publications/eNewsletters/MarketingInsightsNewsletter/Pages/marrying-qualitative-with-quantitative-market-research.aspx</w:t>
        </w:r>
      </w:hyperlink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(accessed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19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January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325F92">
        <w:rPr>
          <w:rFonts w:ascii="Times New Roman" w:hAnsi="Times New Roman" w:cs="Times New Roman"/>
          <w:sz w:val="24"/>
          <w:szCs w:val="24"/>
        </w:rPr>
        <w:t>2017).</w:t>
      </w:r>
    </w:p>
    <w:p w14:paraId="733BA0C7" w14:textId="77777777" w:rsidR="001434F5" w:rsidRDefault="001434F5">
      <w:pPr>
        <w:rPr>
          <w:rFonts w:ascii="Times New Roman" w:hAnsi="Times New Roman" w:cs="Times New Roman"/>
          <w:sz w:val="24"/>
          <w:szCs w:val="24"/>
        </w:rPr>
      </w:pPr>
    </w:p>
    <w:p w14:paraId="31B13BFE" w14:textId="77777777" w:rsidR="001434F5" w:rsidRDefault="001434F5">
      <w:pPr>
        <w:rPr>
          <w:rFonts w:ascii="Times New Roman" w:hAnsi="Times New Roman" w:cs="Times New Roman"/>
          <w:sz w:val="24"/>
          <w:szCs w:val="24"/>
        </w:rPr>
        <w:sectPr w:rsidR="001434F5" w:rsidSect="00DF291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21AB2EA" w14:textId="5EE5670D" w:rsidR="001434F5" w:rsidRPr="001434F5" w:rsidRDefault="001434F5" w:rsidP="001434F5">
      <w:pPr>
        <w:pStyle w:val="Heading1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1434F5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Appendix</w:t>
      </w:r>
      <w:r w:rsidR="0090380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Pr="001434F5">
        <w:rPr>
          <w:rFonts w:ascii="Times New Roman" w:hAnsi="Times New Roman" w:cs="Times New Roman"/>
          <w:b/>
          <w:color w:val="auto"/>
          <w:sz w:val="24"/>
          <w:szCs w:val="24"/>
        </w:rPr>
        <w:t>1</w:t>
      </w:r>
    </w:p>
    <w:p w14:paraId="3D3099E0" w14:textId="77777777" w:rsidR="001434F5" w:rsidRDefault="001434F5" w:rsidP="00133BC5">
      <w:pPr>
        <w:rPr>
          <w:rFonts w:ascii="Times New Roman" w:hAnsi="Times New Roman" w:cs="Times New Roman"/>
          <w:sz w:val="24"/>
          <w:szCs w:val="24"/>
        </w:rPr>
      </w:pPr>
    </w:p>
    <w:p w14:paraId="38334135" w14:textId="5EC4936B" w:rsidR="00133BC5" w:rsidRPr="00133BC5" w:rsidRDefault="00133BC5" w:rsidP="00133BC5">
      <w:pPr>
        <w:rPr>
          <w:rFonts w:ascii="Times New Roman" w:hAnsi="Times New Roman" w:cs="Times New Roman"/>
          <w:sz w:val="24"/>
          <w:szCs w:val="24"/>
        </w:rPr>
      </w:pPr>
      <w:r w:rsidRPr="00133BC5">
        <w:rPr>
          <w:rFonts w:ascii="Times New Roman" w:hAnsi="Times New Roman" w:cs="Times New Roman"/>
          <w:sz w:val="24"/>
          <w:szCs w:val="24"/>
        </w:rPr>
        <w:t>Table</w:t>
      </w:r>
      <w:bookmarkStart w:id="1" w:name="_GoBack"/>
      <w:bookmarkEnd w:id="1"/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33BC5">
        <w:rPr>
          <w:rFonts w:ascii="Times New Roman" w:hAnsi="Times New Roman" w:cs="Times New Roman"/>
          <w:sz w:val="24"/>
          <w:szCs w:val="24"/>
        </w:rPr>
        <w:t>A1: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8339FC">
        <w:rPr>
          <w:rFonts w:ascii="Times New Roman" w:hAnsi="Times New Roman" w:cs="Times New Roman"/>
          <w:sz w:val="24"/>
          <w:szCs w:val="24"/>
        </w:rPr>
        <w:t>Compiling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8339FC">
        <w:rPr>
          <w:rFonts w:ascii="Times New Roman" w:hAnsi="Times New Roman" w:cs="Times New Roman"/>
          <w:sz w:val="24"/>
          <w:szCs w:val="24"/>
        </w:rPr>
        <w:t>t</w:t>
      </w:r>
      <w:r w:rsidRPr="00133BC5">
        <w:rPr>
          <w:rFonts w:ascii="Times New Roman" w:hAnsi="Times New Roman" w:cs="Times New Roman"/>
          <w:sz w:val="24"/>
          <w:szCs w:val="24"/>
        </w:rPr>
        <w:t>he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33BC5">
        <w:rPr>
          <w:rFonts w:ascii="Times New Roman" w:hAnsi="Times New Roman" w:cs="Times New Roman"/>
          <w:sz w:val="24"/>
          <w:szCs w:val="24"/>
        </w:rPr>
        <w:t>15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33BC5">
        <w:rPr>
          <w:rFonts w:ascii="Times New Roman" w:hAnsi="Times New Roman" w:cs="Times New Roman"/>
          <w:sz w:val="24"/>
          <w:szCs w:val="24"/>
        </w:rPr>
        <w:t>emotional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33BC5">
        <w:rPr>
          <w:rFonts w:ascii="Times New Roman" w:hAnsi="Times New Roman" w:cs="Times New Roman"/>
          <w:sz w:val="24"/>
          <w:szCs w:val="24"/>
        </w:rPr>
        <w:t>appeal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33BC5">
        <w:rPr>
          <w:rFonts w:ascii="Times New Roman" w:hAnsi="Times New Roman" w:cs="Times New Roman"/>
          <w:sz w:val="24"/>
          <w:szCs w:val="24"/>
        </w:rPr>
        <w:t>for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33BC5">
        <w:rPr>
          <w:rFonts w:ascii="Times New Roman" w:hAnsi="Times New Roman" w:cs="Times New Roman"/>
          <w:sz w:val="24"/>
          <w:szCs w:val="24"/>
        </w:rPr>
        <w:t>content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33BC5">
        <w:rPr>
          <w:rFonts w:ascii="Times New Roman" w:hAnsi="Times New Roman" w:cs="Times New Roman"/>
          <w:sz w:val="24"/>
          <w:szCs w:val="24"/>
        </w:rPr>
        <w:t>analysis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33BC5">
        <w:rPr>
          <w:rFonts w:ascii="Times New Roman" w:hAnsi="Times New Roman" w:cs="Times New Roman"/>
          <w:sz w:val="24"/>
          <w:szCs w:val="24"/>
        </w:rPr>
        <w:t>of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  <w:r w:rsidRPr="00133BC5">
        <w:rPr>
          <w:rFonts w:ascii="Times New Roman" w:hAnsi="Times New Roman" w:cs="Times New Roman"/>
          <w:sz w:val="24"/>
          <w:szCs w:val="24"/>
        </w:rPr>
        <w:t>advertisements.</w:t>
      </w:r>
      <w:r w:rsidR="0090380A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Grid"/>
        <w:tblW w:w="14709" w:type="dxa"/>
        <w:tblLayout w:type="fixed"/>
        <w:tblLook w:val="04A0" w:firstRow="1" w:lastRow="0" w:firstColumn="1" w:lastColumn="0" w:noHBand="0" w:noVBand="1"/>
      </w:tblPr>
      <w:tblGrid>
        <w:gridCol w:w="1668"/>
        <w:gridCol w:w="1589"/>
        <w:gridCol w:w="1671"/>
        <w:gridCol w:w="1701"/>
        <w:gridCol w:w="1701"/>
        <w:gridCol w:w="1701"/>
        <w:gridCol w:w="2268"/>
        <w:gridCol w:w="2410"/>
      </w:tblGrid>
      <w:tr w:rsidR="00133BC5" w:rsidRPr="00565F72" w14:paraId="7B32B97B" w14:textId="77777777" w:rsidTr="00565F72">
        <w:tc>
          <w:tcPr>
            <w:tcW w:w="1668" w:type="dxa"/>
            <w:vMerge w:val="restart"/>
          </w:tcPr>
          <w:p w14:paraId="21596925" w14:textId="73C02068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Hetsroni</w:t>
            </w:r>
            <w:proofErr w:type="spellEnd"/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2000)</w:t>
            </w:r>
          </w:p>
        </w:tc>
        <w:tc>
          <w:tcPr>
            <w:tcW w:w="1589" w:type="dxa"/>
            <w:vMerge w:val="restart"/>
          </w:tcPr>
          <w:p w14:paraId="30A2CA30" w14:textId="0F8E6DDB" w:rsidR="00133BC5" w:rsidRPr="00565F72" w:rsidRDefault="00133BC5" w:rsidP="001A6F5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Moriarty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1991)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motional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A6F5F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peals</w:t>
            </w:r>
          </w:p>
        </w:tc>
        <w:tc>
          <w:tcPr>
            <w:tcW w:w="1671" w:type="dxa"/>
            <w:vMerge w:val="restart"/>
          </w:tcPr>
          <w:p w14:paraId="7F029953" w14:textId="334FFC1B" w:rsidR="00133BC5" w:rsidRPr="00565F72" w:rsidRDefault="00133BC5" w:rsidP="001A6F5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owles</w:t>
            </w:r>
            <w:proofErr w:type="spellEnd"/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1994)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Basic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dvertising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ppeals</w:t>
            </w:r>
          </w:p>
        </w:tc>
        <w:tc>
          <w:tcPr>
            <w:tcW w:w="1701" w:type="dxa"/>
            <w:vMerge w:val="restart"/>
          </w:tcPr>
          <w:p w14:paraId="05088509" w14:textId="1E877878" w:rsidR="00133BC5" w:rsidRPr="00565F72" w:rsidRDefault="00133BC5" w:rsidP="001A6F5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ollay</w:t>
            </w:r>
            <w:proofErr w:type="spellEnd"/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1983)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dvertising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ppeals/Value</w:t>
            </w:r>
          </w:p>
        </w:tc>
        <w:tc>
          <w:tcPr>
            <w:tcW w:w="8080" w:type="dxa"/>
            <w:gridSpan w:val="4"/>
          </w:tcPr>
          <w:p w14:paraId="32E44B8A" w14:textId="28148F56" w:rsidR="00133BC5" w:rsidRPr="00565F72" w:rsidRDefault="00133BC5" w:rsidP="00565F72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inal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List</w:t>
            </w:r>
          </w:p>
        </w:tc>
      </w:tr>
      <w:tr w:rsidR="00133BC5" w:rsidRPr="00565F72" w14:paraId="6E4EB9F0" w14:textId="77777777" w:rsidTr="00565F72">
        <w:tc>
          <w:tcPr>
            <w:tcW w:w="1668" w:type="dxa"/>
            <w:vMerge/>
          </w:tcPr>
          <w:p w14:paraId="6402A768" w14:textId="77777777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89" w:type="dxa"/>
            <w:vMerge/>
          </w:tcPr>
          <w:p w14:paraId="54DD270F" w14:textId="77777777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1" w:type="dxa"/>
            <w:vMerge/>
          </w:tcPr>
          <w:p w14:paraId="433041F7" w14:textId="77777777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14:paraId="2D5F8091" w14:textId="77777777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43D3FA5D" w14:textId="17EA9873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tep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14:paraId="3638AAC3" w14:textId="08F5FA44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Negative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ppeals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rom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Moriarty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1991)</w:t>
            </w:r>
          </w:p>
        </w:tc>
        <w:tc>
          <w:tcPr>
            <w:tcW w:w="1701" w:type="dxa"/>
          </w:tcPr>
          <w:p w14:paraId="36FBC0AD" w14:textId="209B8BD2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tep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  <w:p w14:paraId="731B6B69" w14:textId="6619314A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ppearing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in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t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least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two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of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the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lists</w:t>
            </w:r>
          </w:p>
        </w:tc>
        <w:tc>
          <w:tcPr>
            <w:tcW w:w="2268" w:type="dxa"/>
          </w:tcPr>
          <w:p w14:paraId="7DF48EAE" w14:textId="4BC7EE0D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tep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  <w:p w14:paraId="2A12ACDD" w14:textId="49D491DF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Compared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various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operational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definitions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to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merge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ppeals</w:t>
            </w:r>
          </w:p>
        </w:tc>
        <w:tc>
          <w:tcPr>
            <w:tcW w:w="2410" w:type="dxa"/>
          </w:tcPr>
          <w:p w14:paraId="297E534F" w14:textId="7237709A" w:rsidR="00133BC5" w:rsidRPr="00565F72" w:rsidRDefault="00133BC5" w:rsidP="00565F7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inal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List</w:t>
            </w:r>
          </w:p>
        </w:tc>
      </w:tr>
      <w:tr w:rsidR="00133BC5" w:rsidRPr="00565F72" w14:paraId="6D049FE8" w14:textId="77777777" w:rsidTr="00565F72">
        <w:tc>
          <w:tcPr>
            <w:tcW w:w="1668" w:type="dxa"/>
          </w:tcPr>
          <w:p w14:paraId="5D402DE3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dventure</w:t>
            </w:r>
          </w:p>
          <w:p w14:paraId="022D477E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Beauty</w:t>
            </w:r>
          </w:p>
          <w:p w14:paraId="1E1C6113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Charity</w:t>
            </w:r>
          </w:p>
          <w:p w14:paraId="41C4E780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Collectivism</w:t>
            </w:r>
          </w:p>
          <w:p w14:paraId="39F202ED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Competition</w:t>
            </w:r>
          </w:p>
          <w:p w14:paraId="14670761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Convenience</w:t>
            </w:r>
          </w:p>
          <w:p w14:paraId="4F92E071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Courtesy</w:t>
            </w:r>
          </w:p>
          <w:p w14:paraId="50B91E79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fficiency</w:t>
            </w:r>
          </w:p>
          <w:p w14:paraId="68D2F679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xcellence</w:t>
            </w:r>
          </w:p>
          <w:p w14:paraId="00467D17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amily</w:t>
            </w:r>
          </w:p>
          <w:p w14:paraId="2B399BDF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Health</w:t>
            </w:r>
          </w:p>
          <w:p w14:paraId="5C1D7C8C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Individualism</w:t>
            </w:r>
          </w:p>
          <w:p w14:paraId="723FFA79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Joy/Happiness</w:t>
            </w:r>
          </w:p>
          <w:p w14:paraId="1B78D837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Leisure</w:t>
            </w:r>
          </w:p>
          <w:p w14:paraId="060B6ACF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Modernization</w:t>
            </w:r>
          </w:p>
          <w:p w14:paraId="7F0D3CD8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atriotism</w:t>
            </w:r>
          </w:p>
          <w:p w14:paraId="39E42CC5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opularity</w:t>
            </w:r>
          </w:p>
          <w:p w14:paraId="0196569D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Quality</w:t>
            </w:r>
          </w:p>
          <w:p w14:paraId="7F857EBA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afety</w:t>
            </w:r>
          </w:p>
          <w:p w14:paraId="3F5BA087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aving</w:t>
            </w:r>
          </w:p>
          <w:p w14:paraId="392A431E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ex</w:t>
            </w:r>
          </w:p>
          <w:p w14:paraId="255DBB34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Tradition</w:t>
            </w:r>
          </w:p>
          <w:p w14:paraId="17E3838C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Wealth</w:t>
            </w:r>
          </w:p>
          <w:p w14:paraId="0E3A5A8B" w14:textId="77777777" w:rsidR="00133BC5" w:rsidRPr="00565F72" w:rsidRDefault="00133BC5" w:rsidP="00133BC5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Wisdom</w:t>
            </w:r>
          </w:p>
          <w:p w14:paraId="57C68A74" w14:textId="792F67A8" w:rsidR="00133BC5" w:rsidRPr="00565F72" w:rsidRDefault="00133BC5" w:rsidP="0090380A">
            <w:pPr>
              <w:pStyle w:val="NoSpacing"/>
              <w:numPr>
                <w:ilvl w:val="0"/>
                <w:numId w:val="11"/>
              </w:numPr>
              <w:ind w:left="14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Youthful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pirit</w:t>
            </w:r>
          </w:p>
        </w:tc>
        <w:tc>
          <w:tcPr>
            <w:tcW w:w="1589" w:type="dxa"/>
          </w:tcPr>
          <w:p w14:paraId="76BA6FA9" w14:textId="77777777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Excitement</w:t>
            </w:r>
          </w:p>
          <w:p w14:paraId="695A9955" w14:textId="111F2E48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amily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Love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rotection)</w:t>
            </w:r>
          </w:p>
          <w:p w14:paraId="53B94425" w14:textId="32D0D8F0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ear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danger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ersonal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mbarrassment)</w:t>
            </w:r>
          </w:p>
          <w:p w14:paraId="0578195C" w14:textId="77777777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Guilt</w:t>
            </w:r>
          </w:p>
          <w:p w14:paraId="6B7190B2" w14:textId="3123506B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Love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affection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romance)</w:t>
            </w:r>
          </w:p>
          <w:p w14:paraId="7EC8F84B" w14:textId="77777777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Nostalgia</w:t>
            </w:r>
          </w:p>
          <w:p w14:paraId="7EEA4A35" w14:textId="20B36A5B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leasure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humour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happiness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joy)</w:t>
            </w:r>
          </w:p>
          <w:p w14:paraId="7D2DC1EB" w14:textId="77777777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oignancy</w:t>
            </w:r>
          </w:p>
          <w:p w14:paraId="5F755F83" w14:textId="77777777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ride</w:t>
            </w:r>
          </w:p>
          <w:p w14:paraId="34DE0A45" w14:textId="77777777" w:rsidR="00133BC5" w:rsidRPr="00565F72" w:rsidRDefault="00133BC5" w:rsidP="00133BC5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Relief</w:t>
            </w:r>
          </w:p>
          <w:p w14:paraId="467FE1F7" w14:textId="5A2F8E7F" w:rsidR="00133BC5" w:rsidRPr="00565F72" w:rsidRDefault="0090380A" w:rsidP="0090380A">
            <w:pPr>
              <w:pStyle w:val="NoSpacing"/>
              <w:numPr>
                <w:ilvl w:val="0"/>
                <w:numId w:val="10"/>
              </w:numPr>
              <w:ind w:left="140" w:hanging="14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orrow (</w:t>
            </w:r>
            <w:r w:rsidR="00133BC5" w:rsidRPr="00565F72">
              <w:rPr>
                <w:rFonts w:ascii="Times New Roman" w:hAnsi="Times New Roman" w:cs="Times New Roman"/>
                <w:sz w:val="24"/>
                <w:szCs w:val="24"/>
              </w:rPr>
              <w:t>grief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33BC5" w:rsidRPr="00565F72">
              <w:rPr>
                <w:rFonts w:ascii="Times New Roman" w:hAnsi="Times New Roman" w:cs="Times New Roman"/>
                <w:sz w:val="24"/>
                <w:szCs w:val="24"/>
              </w:rPr>
              <w:t>suffering)</w:t>
            </w:r>
          </w:p>
        </w:tc>
        <w:tc>
          <w:tcPr>
            <w:tcW w:w="1671" w:type="dxa"/>
          </w:tcPr>
          <w:p w14:paraId="330CA3C9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chieve</w:t>
            </w:r>
          </w:p>
          <w:p w14:paraId="06F434CF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esthetic</w:t>
            </w:r>
          </w:p>
          <w:p w14:paraId="619A940E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ffiliation</w:t>
            </w:r>
          </w:p>
          <w:p w14:paraId="022ED965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ggression</w:t>
            </w:r>
          </w:p>
          <w:p w14:paraId="5A56B847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ttention</w:t>
            </w:r>
          </w:p>
          <w:p w14:paraId="4BE86BAA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utonomy</w:t>
            </w:r>
          </w:p>
          <w:p w14:paraId="2E772A82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Curiosity</w:t>
            </w:r>
          </w:p>
          <w:p w14:paraId="2CA67739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Dominate</w:t>
            </w:r>
          </w:p>
          <w:p w14:paraId="09388FD1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scape</w:t>
            </w:r>
          </w:p>
          <w:p w14:paraId="59F1EAB0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Guidance</w:t>
            </w:r>
          </w:p>
          <w:p w14:paraId="30C550C2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Nurture</w:t>
            </w:r>
          </w:p>
          <w:p w14:paraId="1CB7EEC2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hysiological</w:t>
            </w:r>
          </w:p>
          <w:p w14:paraId="574F3881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Needs</w:t>
            </w:r>
          </w:p>
          <w:p w14:paraId="15379744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rominence</w:t>
            </w:r>
          </w:p>
          <w:p w14:paraId="10B2BC7C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afety</w:t>
            </w:r>
          </w:p>
          <w:p w14:paraId="33F59E0A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atisfy</w:t>
            </w:r>
          </w:p>
          <w:p w14:paraId="70BCB9ED" w14:textId="77777777" w:rsidR="00133BC5" w:rsidRPr="00565F72" w:rsidRDefault="00133BC5" w:rsidP="00133BC5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ensations</w:t>
            </w:r>
          </w:p>
          <w:p w14:paraId="0B4F9BF9" w14:textId="743F3162" w:rsidR="00133BC5" w:rsidRPr="00565F72" w:rsidRDefault="00133BC5" w:rsidP="001A6F5F">
            <w:pPr>
              <w:pStyle w:val="NoSpacing"/>
              <w:numPr>
                <w:ilvl w:val="0"/>
                <w:numId w:val="9"/>
              </w:numPr>
              <w:ind w:left="287" w:hanging="28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ex</w:t>
            </w:r>
          </w:p>
        </w:tc>
        <w:tc>
          <w:tcPr>
            <w:tcW w:w="1701" w:type="dxa"/>
          </w:tcPr>
          <w:p w14:paraId="081F51F6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dventure</w:t>
            </w:r>
          </w:p>
          <w:p w14:paraId="34980E2E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ffiliation</w:t>
            </w:r>
          </w:p>
          <w:p w14:paraId="4864BCF3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Casual</w:t>
            </w:r>
          </w:p>
          <w:p w14:paraId="5BB17FA1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Community</w:t>
            </w:r>
          </w:p>
          <w:p w14:paraId="437A3D06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Dear</w:t>
            </w:r>
          </w:p>
          <w:p w14:paraId="4383DA7C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Distinctive</w:t>
            </w:r>
          </w:p>
          <w:p w14:paraId="34618F94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njoyment</w:t>
            </w:r>
          </w:p>
          <w:p w14:paraId="1DCDF403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amily</w:t>
            </w:r>
          </w:p>
          <w:p w14:paraId="0116E95E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rail</w:t>
            </w:r>
          </w:p>
          <w:p w14:paraId="67035931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reedom</w:t>
            </w:r>
          </w:p>
          <w:p w14:paraId="0681A6CA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Humility</w:t>
            </w:r>
          </w:p>
          <w:p w14:paraId="36E8473C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Magic</w:t>
            </w:r>
          </w:p>
          <w:p w14:paraId="080196F3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Maturity</w:t>
            </w:r>
          </w:p>
          <w:p w14:paraId="4008AD10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Modesty</w:t>
            </w:r>
          </w:p>
          <w:p w14:paraId="27E40EEA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Morality</w:t>
            </w:r>
          </w:p>
          <w:p w14:paraId="731CE126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Nurturance</w:t>
            </w:r>
          </w:p>
          <w:p w14:paraId="35F66D36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Ornamental</w:t>
            </w:r>
          </w:p>
          <w:p w14:paraId="49C87494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lain</w:t>
            </w:r>
          </w:p>
          <w:p w14:paraId="2A2D21F1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opular</w:t>
            </w:r>
          </w:p>
          <w:p w14:paraId="207BDBAA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Relaxation</w:t>
            </w:r>
          </w:p>
          <w:p w14:paraId="4AA6DCAD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ecurity</w:t>
            </w:r>
          </w:p>
          <w:p w14:paraId="7E6CC378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exuality</w:t>
            </w:r>
          </w:p>
          <w:p w14:paraId="2D93BEA4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tatus</w:t>
            </w:r>
          </w:p>
          <w:p w14:paraId="18057093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uccorance</w:t>
            </w:r>
            <w:proofErr w:type="spellEnd"/>
          </w:p>
          <w:p w14:paraId="23BC6676" w14:textId="6F84CFB4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Traditional</w:t>
            </w:r>
          </w:p>
          <w:p w14:paraId="0DB3730B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Untamed</w:t>
            </w:r>
          </w:p>
          <w:p w14:paraId="38512CFC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Vain</w:t>
            </w:r>
          </w:p>
          <w:p w14:paraId="1D379E09" w14:textId="77777777" w:rsidR="00133BC5" w:rsidRPr="00565F72" w:rsidRDefault="00133BC5" w:rsidP="00133BC5">
            <w:pPr>
              <w:pStyle w:val="NoSpacing"/>
              <w:numPr>
                <w:ilvl w:val="0"/>
                <w:numId w:val="8"/>
              </w:numPr>
              <w:ind w:left="222" w:hanging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Youth</w:t>
            </w:r>
          </w:p>
        </w:tc>
        <w:tc>
          <w:tcPr>
            <w:tcW w:w="1701" w:type="dxa"/>
          </w:tcPr>
          <w:p w14:paraId="79B6749E" w14:textId="0D82F4DB" w:rsidR="00133BC5" w:rsidRPr="00565F72" w:rsidRDefault="00133BC5" w:rsidP="00133BC5">
            <w:pPr>
              <w:pStyle w:val="NoSpacing"/>
              <w:numPr>
                <w:ilvl w:val="0"/>
                <w:numId w:val="7"/>
              </w:numPr>
              <w:ind w:left="189" w:hanging="18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Fear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danger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ersonal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mbarrassment)</w:t>
            </w:r>
          </w:p>
          <w:p w14:paraId="67A4B7D3" w14:textId="77777777" w:rsidR="00133BC5" w:rsidRPr="00565F72" w:rsidRDefault="00133BC5" w:rsidP="00133BC5">
            <w:pPr>
              <w:pStyle w:val="NoSpacing"/>
              <w:numPr>
                <w:ilvl w:val="0"/>
                <w:numId w:val="7"/>
              </w:numPr>
              <w:ind w:left="189" w:hanging="18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Guilt</w:t>
            </w:r>
          </w:p>
          <w:p w14:paraId="19CE47C0" w14:textId="73F81D1E" w:rsidR="00133BC5" w:rsidRPr="00565F72" w:rsidRDefault="00133BC5" w:rsidP="0090380A">
            <w:pPr>
              <w:pStyle w:val="NoSpacing"/>
              <w:numPr>
                <w:ilvl w:val="0"/>
                <w:numId w:val="7"/>
              </w:numPr>
              <w:ind w:left="189" w:hanging="189"/>
              <w:rPr>
                <w:rFonts w:ascii="Times New Roman" w:hAnsi="Times New Roman" w:cs="Times New Roman"/>
                <w:sz w:val="24"/>
                <w:szCs w:val="24"/>
              </w:rPr>
            </w:pPr>
            <w:r w:rsidRPr="0090380A">
              <w:rPr>
                <w:rFonts w:ascii="Times New Roman" w:hAnsi="Times New Roman" w:cs="Times New Roman"/>
                <w:sz w:val="24"/>
                <w:szCs w:val="24"/>
              </w:rPr>
              <w:t>Sorrow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0380A">
              <w:rPr>
                <w:rFonts w:ascii="Times New Roman" w:hAnsi="Times New Roman" w:cs="Times New Roman"/>
                <w:sz w:val="24"/>
                <w:szCs w:val="24"/>
              </w:rPr>
              <w:t>(grief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0380A">
              <w:rPr>
                <w:rFonts w:ascii="Times New Roman" w:hAnsi="Times New Roman" w:cs="Times New Roman"/>
                <w:sz w:val="24"/>
                <w:szCs w:val="24"/>
              </w:rPr>
              <w:t>suffering)</w:t>
            </w:r>
          </w:p>
        </w:tc>
        <w:tc>
          <w:tcPr>
            <w:tcW w:w="1701" w:type="dxa"/>
          </w:tcPr>
          <w:p w14:paraId="19A34CB2" w14:textId="77777777" w:rsidR="00133BC5" w:rsidRPr="00565F72" w:rsidRDefault="00133BC5" w:rsidP="00133BC5">
            <w:pPr>
              <w:pStyle w:val="NoSpacing"/>
              <w:numPr>
                <w:ilvl w:val="0"/>
                <w:numId w:val="6"/>
              </w:numPr>
              <w:ind w:left="270" w:hanging="283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amily</w:t>
            </w:r>
          </w:p>
          <w:p w14:paraId="28C20821" w14:textId="28DCBDEF" w:rsidR="00133BC5" w:rsidRPr="00565F72" w:rsidRDefault="00133BC5" w:rsidP="00133BC5">
            <w:pPr>
              <w:pStyle w:val="NoSpacing"/>
              <w:numPr>
                <w:ilvl w:val="0"/>
                <w:numId w:val="6"/>
              </w:numPr>
              <w:ind w:left="270" w:hanging="283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leasure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humour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happiness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joy)</w:t>
            </w:r>
          </w:p>
          <w:p w14:paraId="36BEAE0F" w14:textId="77777777" w:rsidR="00133BC5" w:rsidRPr="00565F72" w:rsidRDefault="00133BC5" w:rsidP="00133BC5">
            <w:pPr>
              <w:pStyle w:val="NoSpacing"/>
              <w:numPr>
                <w:ilvl w:val="0"/>
                <w:numId w:val="6"/>
              </w:numPr>
              <w:ind w:left="270" w:hanging="283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ecure</w:t>
            </w:r>
          </w:p>
          <w:p w14:paraId="4C2847A5" w14:textId="77777777" w:rsidR="00133BC5" w:rsidRPr="00565F72" w:rsidRDefault="00133BC5" w:rsidP="00133BC5">
            <w:pPr>
              <w:pStyle w:val="NoSpacing"/>
              <w:numPr>
                <w:ilvl w:val="0"/>
                <w:numId w:val="6"/>
              </w:numPr>
              <w:ind w:left="270" w:hanging="283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ex</w:t>
            </w:r>
          </w:p>
          <w:p w14:paraId="405168BF" w14:textId="77777777" w:rsidR="00133BC5" w:rsidRPr="00565F72" w:rsidRDefault="00133BC5" w:rsidP="00133BC5">
            <w:pPr>
              <w:pStyle w:val="NoSpacing"/>
              <w:numPr>
                <w:ilvl w:val="0"/>
                <w:numId w:val="6"/>
              </w:numPr>
              <w:ind w:left="270" w:hanging="283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dventure</w:t>
            </w:r>
          </w:p>
          <w:p w14:paraId="0E2C3F22" w14:textId="77777777" w:rsidR="00133BC5" w:rsidRPr="00565F72" w:rsidRDefault="00133BC5" w:rsidP="00133BC5">
            <w:pPr>
              <w:pStyle w:val="NoSpacing"/>
              <w:numPr>
                <w:ilvl w:val="0"/>
                <w:numId w:val="6"/>
              </w:numPr>
              <w:ind w:left="270" w:hanging="283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ffiliation</w:t>
            </w:r>
          </w:p>
          <w:p w14:paraId="527EA35D" w14:textId="77777777" w:rsidR="00133BC5" w:rsidRPr="00565F72" w:rsidRDefault="00133BC5" w:rsidP="00133BC5">
            <w:pPr>
              <w:pStyle w:val="NoSpacing"/>
              <w:numPr>
                <w:ilvl w:val="0"/>
                <w:numId w:val="6"/>
              </w:numPr>
              <w:ind w:left="270" w:hanging="283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opular</w:t>
            </w:r>
          </w:p>
          <w:p w14:paraId="5F4E0079" w14:textId="77777777" w:rsidR="00133BC5" w:rsidRPr="00565F72" w:rsidRDefault="00133BC5" w:rsidP="00133BC5">
            <w:pPr>
              <w:pStyle w:val="NoSpacing"/>
              <w:numPr>
                <w:ilvl w:val="0"/>
                <w:numId w:val="6"/>
              </w:numPr>
              <w:ind w:left="270" w:hanging="283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Tradition</w:t>
            </w:r>
          </w:p>
          <w:p w14:paraId="7B5C56B7" w14:textId="7DADDE07" w:rsidR="00133BC5" w:rsidRPr="00565F72" w:rsidRDefault="00133BC5" w:rsidP="0090380A">
            <w:pPr>
              <w:pStyle w:val="NoSpacing"/>
              <w:numPr>
                <w:ilvl w:val="0"/>
                <w:numId w:val="6"/>
              </w:numPr>
              <w:ind w:left="270" w:hanging="283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Youth</w:t>
            </w:r>
          </w:p>
        </w:tc>
        <w:tc>
          <w:tcPr>
            <w:tcW w:w="2268" w:type="dxa"/>
          </w:tcPr>
          <w:p w14:paraId="20779E52" w14:textId="1FE6FBA3" w:rsidR="00133BC5" w:rsidRPr="00565F72" w:rsidRDefault="00133BC5" w:rsidP="00133BC5">
            <w:pPr>
              <w:pStyle w:val="NoSpacing"/>
              <w:numPr>
                <w:ilvl w:val="0"/>
                <w:numId w:val="4"/>
              </w:numPr>
              <w:ind w:left="361" w:hanging="32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xcitement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dventure/Escape</w:t>
            </w:r>
          </w:p>
          <w:p w14:paraId="28018296" w14:textId="18B9BB2A" w:rsidR="00133BC5" w:rsidRPr="00565F72" w:rsidRDefault="00133BC5" w:rsidP="00133BC5">
            <w:pPr>
              <w:pStyle w:val="NoSpacing"/>
              <w:numPr>
                <w:ilvl w:val="0"/>
                <w:numId w:val="4"/>
              </w:numPr>
              <w:ind w:left="361" w:hanging="32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Nostalgia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tradition</w:t>
            </w:r>
          </w:p>
          <w:p w14:paraId="5CFB8351" w14:textId="52E8A80D" w:rsidR="00133BC5" w:rsidRPr="00565F72" w:rsidRDefault="00133BC5" w:rsidP="00133BC5">
            <w:pPr>
              <w:pStyle w:val="NoSpacing"/>
              <w:numPr>
                <w:ilvl w:val="0"/>
                <w:numId w:val="4"/>
              </w:numPr>
              <w:ind w:left="361" w:hanging="32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oignancy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adness/Sorrow</w:t>
            </w:r>
          </w:p>
          <w:p w14:paraId="37E99790" w14:textId="7A5ED09A" w:rsidR="00133BC5" w:rsidRPr="00565F72" w:rsidRDefault="00133BC5" w:rsidP="00133BC5">
            <w:pPr>
              <w:pStyle w:val="NoSpacing"/>
              <w:numPr>
                <w:ilvl w:val="0"/>
                <w:numId w:val="4"/>
              </w:numPr>
              <w:ind w:left="361" w:hanging="32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Relief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Relaxation</w:t>
            </w:r>
          </w:p>
          <w:p w14:paraId="176840B0" w14:textId="50816022" w:rsidR="00133BC5" w:rsidRPr="00565F72" w:rsidRDefault="00133BC5" w:rsidP="00133BC5">
            <w:pPr>
              <w:pStyle w:val="NoSpacing"/>
              <w:numPr>
                <w:ilvl w:val="0"/>
                <w:numId w:val="4"/>
              </w:numPr>
              <w:ind w:left="361" w:hanging="32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Beauty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esthetics/Ornamental</w:t>
            </w:r>
          </w:p>
          <w:p w14:paraId="15865D75" w14:textId="552114D7" w:rsidR="00133BC5" w:rsidRPr="00565F72" w:rsidRDefault="00133BC5" w:rsidP="00133BC5">
            <w:pPr>
              <w:pStyle w:val="NoSpacing"/>
              <w:numPr>
                <w:ilvl w:val="0"/>
                <w:numId w:val="4"/>
              </w:numPr>
              <w:ind w:left="361" w:hanging="32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Nurture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A6F5F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amily</w:t>
            </w:r>
          </w:p>
          <w:p w14:paraId="6ED2BA72" w14:textId="3F0FA7BA" w:rsidR="00133BC5" w:rsidRPr="00565F72" w:rsidRDefault="00133BC5" w:rsidP="0090380A">
            <w:pPr>
              <w:pStyle w:val="NoSpacing"/>
              <w:numPr>
                <w:ilvl w:val="0"/>
                <w:numId w:val="4"/>
              </w:numPr>
              <w:ind w:left="361" w:hanging="327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ride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tatus.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chievement</w:t>
            </w:r>
          </w:p>
        </w:tc>
        <w:tc>
          <w:tcPr>
            <w:tcW w:w="2410" w:type="dxa"/>
          </w:tcPr>
          <w:p w14:paraId="2547A7D8" w14:textId="5F8EA64B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dventure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Escape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reedom)</w:t>
            </w:r>
          </w:p>
          <w:p w14:paraId="48FEC9AF" w14:textId="77777777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Affiliation</w:t>
            </w:r>
          </w:p>
          <w:p w14:paraId="718C0B99" w14:textId="7E8E6FCC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Beauty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Aesthetics/</w:t>
            </w:r>
            <w:r w:rsidR="001A6F5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Ornamental)</w:t>
            </w:r>
          </w:p>
          <w:p w14:paraId="24A5E24C" w14:textId="20A569AC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xcitement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Humour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Happiness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Joy)</w:t>
            </w:r>
          </w:p>
          <w:p w14:paraId="0AE73EE0" w14:textId="3963DC2C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amily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Nurture)</w:t>
            </w:r>
          </w:p>
          <w:p w14:paraId="6463D2DE" w14:textId="47024F96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Fear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danger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ersonal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embarrassment)</w:t>
            </w:r>
          </w:p>
          <w:p w14:paraId="649D7107" w14:textId="77777777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Guilt</w:t>
            </w:r>
          </w:p>
          <w:p w14:paraId="07060658" w14:textId="77777777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opular</w:t>
            </w:r>
          </w:p>
          <w:p w14:paraId="0D2E078F" w14:textId="3EB411E6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Relief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Relaxation)</w:t>
            </w:r>
          </w:p>
          <w:p w14:paraId="39E4A528" w14:textId="77777777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ecure</w:t>
            </w:r>
          </w:p>
          <w:p w14:paraId="13A0CFD1" w14:textId="77777777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ex</w:t>
            </w:r>
          </w:p>
          <w:p w14:paraId="1B514810" w14:textId="1D1F6751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orrow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Grief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Suffering,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oignancy)</w:t>
            </w:r>
          </w:p>
          <w:p w14:paraId="18465E10" w14:textId="7C186DC6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tatus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Pride/Achievement</w:t>
            </w:r>
          </w:p>
          <w:p w14:paraId="5E9353E4" w14:textId="58CB6232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Tradition</w:t>
            </w:r>
            <w:r w:rsidR="0090380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(Nostalgia)</w:t>
            </w:r>
          </w:p>
          <w:p w14:paraId="550647FD" w14:textId="77777777" w:rsidR="00133BC5" w:rsidRPr="00565F72" w:rsidRDefault="00133BC5" w:rsidP="00133BC5">
            <w:pPr>
              <w:pStyle w:val="NoSpacing"/>
              <w:numPr>
                <w:ilvl w:val="0"/>
                <w:numId w:val="5"/>
              </w:numPr>
              <w:ind w:left="326" w:hanging="319"/>
              <w:rPr>
                <w:rFonts w:ascii="Times New Roman" w:hAnsi="Times New Roman" w:cs="Times New Roman"/>
                <w:sz w:val="24"/>
                <w:szCs w:val="24"/>
              </w:rPr>
            </w:pPr>
            <w:r w:rsidRPr="00565F72">
              <w:rPr>
                <w:rFonts w:ascii="Times New Roman" w:hAnsi="Times New Roman" w:cs="Times New Roman"/>
                <w:sz w:val="24"/>
                <w:szCs w:val="24"/>
              </w:rPr>
              <w:t>Youth</w:t>
            </w:r>
          </w:p>
        </w:tc>
      </w:tr>
    </w:tbl>
    <w:p w14:paraId="65776FCE" w14:textId="77777777" w:rsidR="00133BC5" w:rsidRPr="00D05E0A" w:rsidRDefault="00133BC5" w:rsidP="00133BC5">
      <w:pPr>
        <w:rPr>
          <w:rFonts w:ascii="Times New Roman" w:hAnsi="Times New Roman" w:cs="Times New Roman"/>
          <w:sz w:val="24"/>
          <w:szCs w:val="24"/>
        </w:rPr>
      </w:pPr>
    </w:p>
    <w:sectPr w:rsidR="00133BC5" w:rsidRPr="00D05E0A" w:rsidSect="001434F5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5BCFD75" w15:done="0"/>
  <w15:commentEx w15:paraId="796BF77F" w15:done="0"/>
  <w15:commentEx w15:paraId="2B4DE092" w15:done="0"/>
  <w15:commentEx w15:paraId="6758D418" w15:done="0"/>
  <w15:commentEx w15:paraId="191C194E" w15:done="0"/>
  <w15:commentEx w15:paraId="0A786027" w15:done="0"/>
  <w15:commentEx w15:paraId="59CB233B" w15:done="0"/>
  <w15:commentEx w15:paraId="44903BF6" w15:done="0"/>
  <w15:commentEx w15:paraId="61A2D63A" w15:done="0"/>
  <w15:commentEx w15:paraId="223FEBEC" w15:done="0"/>
  <w15:commentEx w15:paraId="7DDC7953" w15:done="0"/>
  <w15:commentEx w15:paraId="349CCC07" w15:done="0"/>
  <w15:commentEx w15:paraId="43868110" w15:done="0"/>
  <w15:commentEx w15:paraId="2FD449D6" w15:done="0"/>
  <w15:commentEx w15:paraId="3ED586AC" w15:done="0"/>
  <w15:commentEx w15:paraId="33FEF06E" w15:done="0"/>
  <w15:commentEx w15:paraId="3B60A709" w15:done="0"/>
  <w15:commentEx w15:paraId="3B681FBA" w15:done="0"/>
  <w15:commentEx w15:paraId="267527C9" w15:done="0"/>
  <w15:commentEx w15:paraId="48089329" w15:done="0"/>
  <w15:commentEx w15:paraId="7C2F5483" w15:done="0"/>
  <w15:commentEx w15:paraId="2F5C833F" w15:done="0"/>
  <w15:commentEx w15:paraId="0AAA4A68" w15:done="0"/>
  <w15:commentEx w15:paraId="00670DA5" w15:done="0"/>
  <w15:commentEx w15:paraId="106B17EA" w15:done="0"/>
  <w15:commentEx w15:paraId="15591AD0" w15:done="0"/>
  <w15:commentEx w15:paraId="7246F1E6" w15:done="0"/>
  <w15:commentEx w15:paraId="5D4EA6B2" w15:done="0"/>
  <w15:commentEx w15:paraId="44E9687D" w15:done="0"/>
  <w15:commentEx w15:paraId="7C5CB768" w15:done="0"/>
  <w15:commentEx w15:paraId="44F23AE8" w15:done="0"/>
  <w15:commentEx w15:paraId="24BED67A" w15:done="0"/>
  <w15:commentEx w15:paraId="41556792" w15:done="0"/>
  <w15:commentEx w15:paraId="6E95D3E5" w15:done="0"/>
  <w15:commentEx w15:paraId="18791F6C" w15:done="0"/>
  <w15:commentEx w15:paraId="63E6657F" w15:done="0"/>
  <w15:commentEx w15:paraId="02620E27" w15:done="0"/>
  <w15:commentEx w15:paraId="015BC9DB" w15:done="0"/>
  <w15:commentEx w15:paraId="0309A4C5" w15:done="0"/>
  <w15:commentEx w15:paraId="5C51C280" w15:done="0"/>
  <w15:commentEx w15:paraId="287502AA" w15:done="0"/>
  <w15:commentEx w15:paraId="13B6C013" w15:done="0"/>
  <w15:commentEx w15:paraId="3E2638B7" w15:done="0"/>
  <w15:commentEx w15:paraId="2E8377A9" w15:done="0"/>
  <w15:commentEx w15:paraId="085C5B8D" w15:done="0"/>
  <w15:commentEx w15:paraId="70A24ABD" w15:done="0"/>
  <w15:commentEx w15:paraId="4F89B0D7" w15:done="0"/>
  <w15:commentEx w15:paraId="53BA5855" w15:done="0"/>
  <w15:commentEx w15:paraId="50704105" w15:done="0"/>
  <w15:commentEx w15:paraId="726F3BDE" w15:done="0"/>
  <w15:commentEx w15:paraId="6226CDBE" w15:done="0"/>
  <w15:commentEx w15:paraId="110C1DD2" w15:done="0"/>
  <w15:commentEx w15:paraId="63779970" w15:done="0"/>
  <w15:commentEx w15:paraId="79133CC2" w15:done="0"/>
  <w15:commentEx w15:paraId="1EB142B9" w15:done="0"/>
  <w15:commentEx w15:paraId="194C9D78" w15:done="0"/>
  <w15:commentEx w15:paraId="0D72C8F3" w15:done="0"/>
  <w15:commentEx w15:paraId="7B1A1EF7" w15:done="0"/>
  <w15:commentEx w15:paraId="03601CB6" w15:done="0"/>
  <w15:commentEx w15:paraId="37607910" w15:done="0"/>
  <w15:commentEx w15:paraId="5E35B189" w15:done="0"/>
  <w15:commentEx w15:paraId="0DC810E8" w15:done="0"/>
  <w15:commentEx w15:paraId="65D818AD" w15:done="0"/>
  <w15:commentEx w15:paraId="770E7BDE" w15:done="0"/>
  <w15:commentEx w15:paraId="043F9717" w15:done="0"/>
  <w15:commentEx w15:paraId="2F448518" w15:done="0"/>
  <w15:commentEx w15:paraId="1F5580F7" w15:done="0"/>
  <w15:commentEx w15:paraId="5671DEF2" w15:done="0"/>
  <w15:commentEx w15:paraId="4E965340" w15:done="0"/>
  <w15:commentEx w15:paraId="3C9AAFCC" w15:done="0"/>
  <w15:commentEx w15:paraId="0965873D" w15:done="0"/>
  <w15:commentEx w15:paraId="6F1DCA6D" w15:done="0"/>
  <w15:commentEx w15:paraId="3B3D1945" w15:done="0"/>
  <w15:commentEx w15:paraId="6743168A" w15:done="0"/>
  <w15:commentEx w15:paraId="552AB1A8" w15:done="0"/>
  <w15:commentEx w15:paraId="47EF60DB" w15:done="0"/>
  <w15:commentEx w15:paraId="5A6BC5FD" w15:done="0"/>
  <w15:commentEx w15:paraId="6258BFB8" w15:done="0"/>
  <w15:commentEx w15:paraId="69EA7BE2" w15:done="0"/>
  <w15:commentEx w15:paraId="37566367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useo Sans">
    <w:altName w:val="Times New Roman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CE745D"/>
    <w:multiLevelType w:val="hybridMultilevel"/>
    <w:tmpl w:val="D7C06E9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3D759B6"/>
    <w:multiLevelType w:val="hybridMultilevel"/>
    <w:tmpl w:val="B2B088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4646C39"/>
    <w:multiLevelType w:val="hybridMultilevel"/>
    <w:tmpl w:val="392470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80E7BB0"/>
    <w:multiLevelType w:val="hybridMultilevel"/>
    <w:tmpl w:val="A672E7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1992850"/>
    <w:multiLevelType w:val="hybridMultilevel"/>
    <w:tmpl w:val="8B50E0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DC47960"/>
    <w:multiLevelType w:val="hybridMultilevel"/>
    <w:tmpl w:val="6C5EADB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0D401C8"/>
    <w:multiLevelType w:val="hybridMultilevel"/>
    <w:tmpl w:val="D5F8089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15C5CC9"/>
    <w:multiLevelType w:val="hybridMultilevel"/>
    <w:tmpl w:val="7756865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28E2E19"/>
    <w:multiLevelType w:val="hybridMultilevel"/>
    <w:tmpl w:val="63D668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5037A65"/>
    <w:multiLevelType w:val="hybridMultilevel"/>
    <w:tmpl w:val="A0D46D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7D9355A"/>
    <w:multiLevelType w:val="hybridMultilevel"/>
    <w:tmpl w:val="F682723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6"/>
  </w:num>
  <w:num w:numId="3">
    <w:abstractNumId w:val="5"/>
  </w:num>
  <w:num w:numId="4">
    <w:abstractNumId w:val="4"/>
  </w:num>
  <w:num w:numId="5">
    <w:abstractNumId w:val="0"/>
  </w:num>
  <w:num w:numId="6">
    <w:abstractNumId w:val="2"/>
  </w:num>
  <w:num w:numId="7">
    <w:abstractNumId w:val="9"/>
  </w:num>
  <w:num w:numId="8">
    <w:abstractNumId w:val="10"/>
  </w:num>
  <w:num w:numId="9">
    <w:abstractNumId w:val="3"/>
  </w:num>
  <w:num w:numId="10">
    <w:abstractNumId w:val="1"/>
  </w:num>
  <w:num w:numId="11">
    <w:abstractNumId w:val="8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PN">
    <w15:presenceInfo w15:providerId="None" w15:userId="P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E2NjKxNDYxMjEAAiUdpeDU4uLM/DyQAuNaAO8EF2Es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99tpwtz9dt509e2z5sxsdt2dezd0dftfspz&quot;&gt;References&lt;record-ids&gt;&lt;item&gt;807&lt;/item&gt;&lt;item&gt;879&lt;/item&gt;&lt;item&gt;881&lt;/item&gt;&lt;/record-ids&gt;&lt;/item&gt;&lt;/Libraries&gt;"/>
  </w:docVars>
  <w:rsids>
    <w:rsidRoot w:val="003857B5"/>
    <w:rsid w:val="000174B2"/>
    <w:rsid w:val="000212CD"/>
    <w:rsid w:val="00026315"/>
    <w:rsid w:val="00031872"/>
    <w:rsid w:val="000326C0"/>
    <w:rsid w:val="00036285"/>
    <w:rsid w:val="000733BE"/>
    <w:rsid w:val="000B2080"/>
    <w:rsid w:val="000B4568"/>
    <w:rsid w:val="000C14F0"/>
    <w:rsid w:val="000C6B56"/>
    <w:rsid w:val="000D376C"/>
    <w:rsid w:val="000D7A5B"/>
    <w:rsid w:val="000E13A9"/>
    <w:rsid w:val="000E7AC6"/>
    <w:rsid w:val="000F16E1"/>
    <w:rsid w:val="000F33AF"/>
    <w:rsid w:val="000F7909"/>
    <w:rsid w:val="00116BAE"/>
    <w:rsid w:val="001204B3"/>
    <w:rsid w:val="00127F17"/>
    <w:rsid w:val="00133BC5"/>
    <w:rsid w:val="001434F5"/>
    <w:rsid w:val="001446C2"/>
    <w:rsid w:val="00163D05"/>
    <w:rsid w:val="00164DEF"/>
    <w:rsid w:val="001662EF"/>
    <w:rsid w:val="001952E4"/>
    <w:rsid w:val="001A41D7"/>
    <w:rsid w:val="001A653E"/>
    <w:rsid w:val="001A6F5F"/>
    <w:rsid w:val="001B45D0"/>
    <w:rsid w:val="001B4DE2"/>
    <w:rsid w:val="001D7129"/>
    <w:rsid w:val="001E3313"/>
    <w:rsid w:val="001E4401"/>
    <w:rsid w:val="001E5B2A"/>
    <w:rsid w:val="002061B4"/>
    <w:rsid w:val="00206EE9"/>
    <w:rsid w:val="00207C3A"/>
    <w:rsid w:val="00210BB0"/>
    <w:rsid w:val="0022437C"/>
    <w:rsid w:val="00234F8E"/>
    <w:rsid w:val="00266659"/>
    <w:rsid w:val="00267258"/>
    <w:rsid w:val="00271DF3"/>
    <w:rsid w:val="00271DF4"/>
    <w:rsid w:val="00277630"/>
    <w:rsid w:val="002A586D"/>
    <w:rsid w:val="002A69AF"/>
    <w:rsid w:val="002B0EAA"/>
    <w:rsid w:val="002C5738"/>
    <w:rsid w:val="002E3F53"/>
    <w:rsid w:val="002E5B16"/>
    <w:rsid w:val="002F0C0C"/>
    <w:rsid w:val="00302126"/>
    <w:rsid w:val="00310620"/>
    <w:rsid w:val="003368F3"/>
    <w:rsid w:val="00340AA5"/>
    <w:rsid w:val="00352564"/>
    <w:rsid w:val="00352E3C"/>
    <w:rsid w:val="00367704"/>
    <w:rsid w:val="003857B5"/>
    <w:rsid w:val="003C0024"/>
    <w:rsid w:val="003E2BBA"/>
    <w:rsid w:val="003E6563"/>
    <w:rsid w:val="003E7F1E"/>
    <w:rsid w:val="00417EF1"/>
    <w:rsid w:val="00420CF8"/>
    <w:rsid w:val="004256A9"/>
    <w:rsid w:val="00441FAE"/>
    <w:rsid w:val="00455222"/>
    <w:rsid w:val="00461875"/>
    <w:rsid w:val="004706DF"/>
    <w:rsid w:val="004738C7"/>
    <w:rsid w:val="00486F2A"/>
    <w:rsid w:val="00491080"/>
    <w:rsid w:val="004920DD"/>
    <w:rsid w:val="00494BC9"/>
    <w:rsid w:val="004A054B"/>
    <w:rsid w:val="004C54D5"/>
    <w:rsid w:val="004C5A69"/>
    <w:rsid w:val="004D2593"/>
    <w:rsid w:val="004E74DC"/>
    <w:rsid w:val="004F6CD4"/>
    <w:rsid w:val="004F7DFB"/>
    <w:rsid w:val="00506228"/>
    <w:rsid w:val="00512D11"/>
    <w:rsid w:val="00513003"/>
    <w:rsid w:val="00516CD1"/>
    <w:rsid w:val="0052745A"/>
    <w:rsid w:val="00530086"/>
    <w:rsid w:val="00560CAF"/>
    <w:rsid w:val="00563B8D"/>
    <w:rsid w:val="00564658"/>
    <w:rsid w:val="00565F72"/>
    <w:rsid w:val="0057142A"/>
    <w:rsid w:val="00577DCD"/>
    <w:rsid w:val="00581414"/>
    <w:rsid w:val="00585F19"/>
    <w:rsid w:val="00593C51"/>
    <w:rsid w:val="005966C5"/>
    <w:rsid w:val="005B79DE"/>
    <w:rsid w:val="005C32C8"/>
    <w:rsid w:val="005C3457"/>
    <w:rsid w:val="005C4F99"/>
    <w:rsid w:val="005D1FCC"/>
    <w:rsid w:val="005D2520"/>
    <w:rsid w:val="005D6223"/>
    <w:rsid w:val="005F7C54"/>
    <w:rsid w:val="005F7D2D"/>
    <w:rsid w:val="0060606C"/>
    <w:rsid w:val="00612185"/>
    <w:rsid w:val="00616D7B"/>
    <w:rsid w:val="0062361A"/>
    <w:rsid w:val="006237F9"/>
    <w:rsid w:val="00624B6D"/>
    <w:rsid w:val="0063140C"/>
    <w:rsid w:val="006378B3"/>
    <w:rsid w:val="00640AAA"/>
    <w:rsid w:val="0064156F"/>
    <w:rsid w:val="00641BBE"/>
    <w:rsid w:val="00642522"/>
    <w:rsid w:val="00655E72"/>
    <w:rsid w:val="00662228"/>
    <w:rsid w:val="00670E1F"/>
    <w:rsid w:val="006713AB"/>
    <w:rsid w:val="00675306"/>
    <w:rsid w:val="00686162"/>
    <w:rsid w:val="006A3EC0"/>
    <w:rsid w:val="006C1584"/>
    <w:rsid w:val="006C5A0E"/>
    <w:rsid w:val="0070742B"/>
    <w:rsid w:val="007106A1"/>
    <w:rsid w:val="00724423"/>
    <w:rsid w:val="0073117D"/>
    <w:rsid w:val="00737A15"/>
    <w:rsid w:val="0074002A"/>
    <w:rsid w:val="00752A07"/>
    <w:rsid w:val="00770352"/>
    <w:rsid w:val="00781525"/>
    <w:rsid w:val="007870E5"/>
    <w:rsid w:val="007A269C"/>
    <w:rsid w:val="007B0AA9"/>
    <w:rsid w:val="007B1A84"/>
    <w:rsid w:val="007D3F9B"/>
    <w:rsid w:val="007E4051"/>
    <w:rsid w:val="008339FC"/>
    <w:rsid w:val="00836A70"/>
    <w:rsid w:val="0083700F"/>
    <w:rsid w:val="00841653"/>
    <w:rsid w:val="00854EB1"/>
    <w:rsid w:val="00880DBC"/>
    <w:rsid w:val="008A014E"/>
    <w:rsid w:val="008A7145"/>
    <w:rsid w:val="008B3125"/>
    <w:rsid w:val="008B6E51"/>
    <w:rsid w:val="008C4AF2"/>
    <w:rsid w:val="008C5F73"/>
    <w:rsid w:val="008C7F36"/>
    <w:rsid w:val="008D3450"/>
    <w:rsid w:val="008D4AB8"/>
    <w:rsid w:val="008E041E"/>
    <w:rsid w:val="008E2AEA"/>
    <w:rsid w:val="008F1C15"/>
    <w:rsid w:val="008F75E4"/>
    <w:rsid w:val="0090380A"/>
    <w:rsid w:val="0093768A"/>
    <w:rsid w:val="0095150B"/>
    <w:rsid w:val="00953FFA"/>
    <w:rsid w:val="00955C9D"/>
    <w:rsid w:val="00956DB9"/>
    <w:rsid w:val="00983E39"/>
    <w:rsid w:val="0099275F"/>
    <w:rsid w:val="00995720"/>
    <w:rsid w:val="009A3C6E"/>
    <w:rsid w:val="009A539A"/>
    <w:rsid w:val="009B2CC5"/>
    <w:rsid w:val="009B41F2"/>
    <w:rsid w:val="009F3584"/>
    <w:rsid w:val="009F70E9"/>
    <w:rsid w:val="00A15120"/>
    <w:rsid w:val="00A17631"/>
    <w:rsid w:val="00A442F5"/>
    <w:rsid w:val="00A51ECB"/>
    <w:rsid w:val="00A54CDE"/>
    <w:rsid w:val="00A706A0"/>
    <w:rsid w:val="00A7177D"/>
    <w:rsid w:val="00A73DFB"/>
    <w:rsid w:val="00A864F2"/>
    <w:rsid w:val="00A96BA6"/>
    <w:rsid w:val="00AA0C3F"/>
    <w:rsid w:val="00AB7EFA"/>
    <w:rsid w:val="00AD5F9B"/>
    <w:rsid w:val="00AE10B1"/>
    <w:rsid w:val="00AF557B"/>
    <w:rsid w:val="00AF72A4"/>
    <w:rsid w:val="00B0435B"/>
    <w:rsid w:val="00B16B80"/>
    <w:rsid w:val="00B3104B"/>
    <w:rsid w:val="00B34F96"/>
    <w:rsid w:val="00B4490D"/>
    <w:rsid w:val="00B662CA"/>
    <w:rsid w:val="00B90C8E"/>
    <w:rsid w:val="00B9286D"/>
    <w:rsid w:val="00B9589E"/>
    <w:rsid w:val="00B96C4E"/>
    <w:rsid w:val="00BA1DA4"/>
    <w:rsid w:val="00BA4638"/>
    <w:rsid w:val="00BB3845"/>
    <w:rsid w:val="00BB4111"/>
    <w:rsid w:val="00BD57B2"/>
    <w:rsid w:val="00BE1615"/>
    <w:rsid w:val="00BE6A8D"/>
    <w:rsid w:val="00BF276A"/>
    <w:rsid w:val="00C21C3D"/>
    <w:rsid w:val="00C2279F"/>
    <w:rsid w:val="00C2441B"/>
    <w:rsid w:val="00C347BA"/>
    <w:rsid w:val="00C67F2F"/>
    <w:rsid w:val="00C87C4E"/>
    <w:rsid w:val="00C91393"/>
    <w:rsid w:val="00C953D6"/>
    <w:rsid w:val="00CB4590"/>
    <w:rsid w:val="00CC6AF0"/>
    <w:rsid w:val="00CD0268"/>
    <w:rsid w:val="00CD1D39"/>
    <w:rsid w:val="00CD5CAC"/>
    <w:rsid w:val="00CE63B1"/>
    <w:rsid w:val="00D17DC3"/>
    <w:rsid w:val="00D30FD4"/>
    <w:rsid w:val="00D36955"/>
    <w:rsid w:val="00D77285"/>
    <w:rsid w:val="00D97116"/>
    <w:rsid w:val="00DA36FE"/>
    <w:rsid w:val="00DF291D"/>
    <w:rsid w:val="00E04A3C"/>
    <w:rsid w:val="00E30709"/>
    <w:rsid w:val="00E36A01"/>
    <w:rsid w:val="00E5459B"/>
    <w:rsid w:val="00E55AF6"/>
    <w:rsid w:val="00E5600A"/>
    <w:rsid w:val="00E66F49"/>
    <w:rsid w:val="00E73DF8"/>
    <w:rsid w:val="00E8361F"/>
    <w:rsid w:val="00E9023F"/>
    <w:rsid w:val="00EA14A6"/>
    <w:rsid w:val="00ED1036"/>
    <w:rsid w:val="00ED1EF7"/>
    <w:rsid w:val="00ED2461"/>
    <w:rsid w:val="00ED7C13"/>
    <w:rsid w:val="00EE5D99"/>
    <w:rsid w:val="00F07329"/>
    <w:rsid w:val="00F1397B"/>
    <w:rsid w:val="00F249AE"/>
    <w:rsid w:val="00F30ADA"/>
    <w:rsid w:val="00F32718"/>
    <w:rsid w:val="00F452AD"/>
    <w:rsid w:val="00F67A3B"/>
    <w:rsid w:val="00F7317D"/>
    <w:rsid w:val="00F853B7"/>
    <w:rsid w:val="00F86ECF"/>
    <w:rsid w:val="00F967C1"/>
    <w:rsid w:val="00FA284E"/>
    <w:rsid w:val="00FA2D87"/>
    <w:rsid w:val="00FA5E2E"/>
    <w:rsid w:val="00FB7D32"/>
    <w:rsid w:val="00FC60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757E3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291D"/>
  </w:style>
  <w:style w:type="paragraph" w:styleId="Heading1">
    <w:name w:val="heading 1"/>
    <w:basedOn w:val="Normal"/>
    <w:next w:val="Normal"/>
    <w:link w:val="Heading1Char"/>
    <w:uiPriority w:val="9"/>
    <w:qFormat/>
    <w:rsid w:val="003857B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57B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857B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857B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857B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857B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B2C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B2CC5"/>
    <w:rPr>
      <w:rFonts w:ascii="Tahoma" w:hAnsi="Tahoma" w:cs="Tahoma"/>
      <w:sz w:val="16"/>
      <w:szCs w:val="1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B2CC5"/>
    <w:pPr>
      <w:spacing w:line="360" w:lineRule="auto"/>
      <w:ind w:left="720"/>
      <w:jc w:val="both"/>
    </w:pPr>
    <w:rPr>
      <w:rFonts w:ascii="Times New Roman" w:hAnsi="Times New Roman" w:cs="Times New Roman"/>
      <w:i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9B2CC5"/>
    <w:rPr>
      <w:rFonts w:ascii="Times New Roman" w:hAnsi="Times New Roman" w:cs="Times New Roman"/>
      <w:i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9B2CC5"/>
    <w:rPr>
      <w:i/>
      <w:iCs/>
      <w:color w:val="808080" w:themeColor="text1" w:themeTint="7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0620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0620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2631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6315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631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631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6315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A36FE"/>
    <w:rPr>
      <w:strike w:val="0"/>
      <w:dstrike w:val="0"/>
      <w:color w:val="007377"/>
      <w:u w:val="none"/>
      <w:effect w:val="none"/>
    </w:rPr>
  </w:style>
  <w:style w:type="character" w:customStyle="1" w:styleId="tgc">
    <w:name w:val="_tgc"/>
    <w:basedOn w:val="DefaultParagraphFont"/>
    <w:rsid w:val="000F16E1"/>
  </w:style>
  <w:style w:type="paragraph" w:customStyle="1" w:styleId="EndNoteBibliographyTitle">
    <w:name w:val="EndNote Bibliography Title"/>
    <w:basedOn w:val="Normal"/>
    <w:link w:val="EndNoteBibliographyTitleChar"/>
    <w:rsid w:val="00BB411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411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B4111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B4111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59"/>
    <w:rsid w:val="00133BC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133BC5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291D"/>
  </w:style>
  <w:style w:type="paragraph" w:styleId="Heading1">
    <w:name w:val="heading 1"/>
    <w:basedOn w:val="Normal"/>
    <w:next w:val="Normal"/>
    <w:link w:val="Heading1Char"/>
    <w:uiPriority w:val="9"/>
    <w:qFormat/>
    <w:rsid w:val="003857B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57B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857B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857B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857B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857B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B2C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B2CC5"/>
    <w:rPr>
      <w:rFonts w:ascii="Tahoma" w:hAnsi="Tahoma" w:cs="Tahoma"/>
      <w:sz w:val="16"/>
      <w:szCs w:val="1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B2CC5"/>
    <w:pPr>
      <w:spacing w:line="360" w:lineRule="auto"/>
      <w:ind w:left="720"/>
      <w:jc w:val="both"/>
    </w:pPr>
    <w:rPr>
      <w:rFonts w:ascii="Times New Roman" w:hAnsi="Times New Roman" w:cs="Times New Roman"/>
      <w:i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9B2CC5"/>
    <w:rPr>
      <w:rFonts w:ascii="Times New Roman" w:hAnsi="Times New Roman" w:cs="Times New Roman"/>
      <w:i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9B2CC5"/>
    <w:rPr>
      <w:i/>
      <w:iCs/>
      <w:color w:val="808080" w:themeColor="text1" w:themeTint="7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0620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0620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2631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6315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631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631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6315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A36FE"/>
    <w:rPr>
      <w:strike w:val="0"/>
      <w:dstrike w:val="0"/>
      <w:color w:val="007377"/>
      <w:u w:val="none"/>
      <w:effect w:val="none"/>
    </w:rPr>
  </w:style>
  <w:style w:type="character" w:customStyle="1" w:styleId="tgc">
    <w:name w:val="_tgc"/>
    <w:basedOn w:val="DefaultParagraphFont"/>
    <w:rsid w:val="000F16E1"/>
  </w:style>
  <w:style w:type="paragraph" w:customStyle="1" w:styleId="EndNoteBibliographyTitle">
    <w:name w:val="EndNote Bibliography Title"/>
    <w:basedOn w:val="Normal"/>
    <w:link w:val="EndNoteBibliographyTitleChar"/>
    <w:rsid w:val="00BB411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411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B4111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B4111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59"/>
    <w:rsid w:val="00133BC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133BC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533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027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8904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786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85373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06893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84395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227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7930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30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316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40773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82874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0584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6008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95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277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38501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9816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92980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3010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dweek.com/prnewser/why-b2b-marketing-still-lacks-emotional-appeal/101879" TargetMode="External"/><Relationship Id="rId3" Type="http://schemas.openxmlformats.org/officeDocument/2006/relationships/styles" Target="styles.xml"/><Relationship Id="rId7" Type="http://schemas.openxmlformats.org/officeDocument/2006/relationships/hyperlink" Target="http://www.isabelperez.com/module4_tesis/pages/Newspapers%20in%20the%20UK%20An%20introduction.htm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microsoft.com/office/2011/relationships/commentsExtended" Target="commentsExtended.xml"/><Relationship Id="rId10" Type="http://schemas.openxmlformats.org/officeDocument/2006/relationships/hyperlink" Target="https://www.ama.org/publications/eNewsletters/MarketingInsightsNewsletter/Pages/marrying-qualitative-with-quantitative-market-research.aspx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www.theguardian.com/business/2014/dec/08/uk-banking-system-size-bank-of-england-mark-carney?CMP=share_btn_link" TargetMode="Externa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FBF750BC-A966-4CE4-88B8-4D6229A0F1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1</Pages>
  <Words>10730</Words>
  <Characters>61166</Characters>
  <Application>Microsoft Office Word</Application>
  <DocSecurity>0</DocSecurity>
  <Lines>509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edfordshire</Company>
  <LinksUpToDate>false</LinksUpToDate>
  <CharactersWithSpaces>717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Barbara Czarnecka</cp:lastModifiedBy>
  <cp:revision>25</cp:revision>
  <cp:lastPrinted>2016-11-23T13:20:00Z</cp:lastPrinted>
  <dcterms:created xsi:type="dcterms:W3CDTF">2017-02-20T15:12:00Z</dcterms:created>
  <dcterms:modified xsi:type="dcterms:W3CDTF">2017-02-24T09:18:00Z</dcterms:modified>
</cp:coreProperties>
</file>